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w:t>
      </w:r>
      <w:proofErr w:type="spellStart"/>
      <w:r w:rsidR="007902F1">
        <w:t>chronotropy</w:t>
      </w:r>
      <w:proofErr w:type="spellEnd"/>
      <w:r w:rsidR="007902F1">
        <w:t xml:space="preserve">,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4B435136"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4D3EE0">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Ardell &amp; Armour, 2016)","plainTextFormattedCitation":"(Ardell &amp; Armour, 2016)","previouslyFormattedCitation":"(Ardell &amp; Armour, 2016)"},"properties":{"noteIndex":0},"schema":"https://github.com/citation-style-language/schema/raw/master/csl-citation.json"}</w:instrText>
      </w:r>
      <w:r>
        <w:fldChar w:fldCharType="separate"/>
      </w:r>
      <w:r w:rsidR="003122FF" w:rsidRPr="003122FF">
        <w:rPr>
          <w:noProof/>
        </w:rPr>
        <w:t>(Ardell &amp; Armour, 2016)</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00E7BCD"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4D3EE0">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fldChar w:fldCharType="separate"/>
      </w:r>
      <w:r w:rsidR="003122FF" w:rsidRPr="003122FF">
        <w:rPr>
          <w:noProof/>
        </w:rPr>
        <w:t>(Malpas, 1998)</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2BA22E0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4D3EE0">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rsidR="006601C4">
        <w:fldChar w:fldCharType="separate"/>
      </w:r>
      <w:r w:rsidR="003122FF" w:rsidRPr="003122FF">
        <w:rPr>
          <w:noProof/>
        </w:rPr>
        <w:t>(</w:t>
      </w:r>
      <w:proofErr w:type="spellStart"/>
      <w:r w:rsidR="003122FF" w:rsidRPr="003122FF">
        <w:rPr>
          <w:noProof/>
        </w:rPr>
        <w:t>Vaseghi</w:t>
      </w:r>
      <w:proofErr w:type="spellEnd"/>
      <w:r w:rsidR="003122FF" w:rsidRPr="003122FF">
        <w:rPr>
          <w:noProof/>
        </w:rPr>
        <w:t xml:space="preserve"> et al., 2012)</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037C438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4D3EE0">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J. Andrew Armour, Murphy, Yuan, Macdonald, &amp; Hopkins, 1997)","plainTextFormattedCitation":"(J. Andrew Armour, Murphy, Yuan, Macdonald, &amp; Hopkins, 1997)","previouslyFormattedCitation":"(J. Andrew Armour, Murphy, Yuan, Macdonald, &amp; Hopkins, 1997)"},"properties":{"noteIndex":0},"schema":"https://github.com/citation-style-language/schema/raw/master/csl-citation.json"}</w:instrText>
      </w:r>
      <w:r>
        <w:fldChar w:fldCharType="separate"/>
      </w:r>
      <w:r w:rsidR="003122FF" w:rsidRPr="003122FF">
        <w:rPr>
          <w:noProof/>
        </w:rPr>
        <w:t>(J. Andrew Armour, Murphy, Yuan, Macdonald, &amp; Hopkins, 1997)</w:t>
      </w:r>
      <w:r>
        <w:fldChar w:fldCharType="end"/>
      </w:r>
      <w:r>
        <w:t xml:space="preserve"> The highest density of GPs are near the hilum of the heart, with up to 50% of cardiac ganglia on the dorsal surface of the LA.</w:t>
      </w:r>
      <w:r>
        <w:fldChar w:fldCharType="begin" w:fldLock="1"/>
      </w:r>
      <w:r w:rsidR="004D3EE0">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Skripka, Pauziene, &amp; Stropus, 2000)</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4D3EE0">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rsidR="00052A79">
        <w:fldChar w:fldCharType="separate"/>
      </w:r>
      <w:r w:rsidR="003122FF" w:rsidRPr="003122FF">
        <w:rPr>
          <w:noProof/>
        </w:rPr>
        <w:t>(</w:t>
      </w:r>
      <w:proofErr w:type="spellStart"/>
      <w:r w:rsidR="003122FF" w:rsidRPr="003122FF">
        <w:rPr>
          <w:noProof/>
        </w:rPr>
        <w:t>Dolezel</w:t>
      </w:r>
      <w:proofErr w:type="spellEnd"/>
      <w:r w:rsidR="003122FF" w:rsidRPr="003122FF">
        <w:rPr>
          <w:noProof/>
        </w:rPr>
        <w:t>, Gerová, Gero, Sládek, &amp; Vasku, 1978)</w:t>
      </w:r>
      <w:r w:rsidR="00052A79">
        <w:fldChar w:fldCharType="end"/>
      </w:r>
    </w:p>
    <w:p w14:paraId="32E85C5F" w14:textId="77777777" w:rsidR="00052A79" w:rsidRDefault="00052A79" w:rsidP="006601C4"/>
    <w:p w14:paraId="7E51A344" w14:textId="75A94634" w:rsidR="00052A79" w:rsidRDefault="006601C4" w:rsidP="00052A79">
      <w:r>
        <w:t xml:space="preserve">The GPs extend </w:t>
      </w:r>
      <w:proofErr w:type="spellStart"/>
      <w:r>
        <w:t>epicardially</w:t>
      </w:r>
      <w:proofErr w:type="spellEnd"/>
      <w:r>
        <w:t xml:space="preserve">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4D3EE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00052A79">
        <w:fldChar w:fldCharType="separate"/>
      </w:r>
      <w:r w:rsidR="003122FF" w:rsidRPr="003122FF">
        <w:rPr>
          <w:noProof/>
        </w:rPr>
        <w:t>(Pierpont, DeMaster, Reynolds, Pederson, &amp; Cohn, 1985)</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4D3EE0">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Momose, Tyndale-Hines, Bengel, &amp; Schwaiger, 2001; Morozumi et al., 1997)","plainTextFormattedCitation":"(Momose, Tyndale-Hines, Bengel, &amp; Schwaiger, 2001; Morozumi et al., 1997)","previouslyFormattedCitation":"(Momose, Tyndale-Hines, Bengel, &amp; Schwaiger, 2001; Morozumi et al., 1997)"},"properties":{"noteIndex":0},"schema":"https://github.com/citation-style-language/schema/raw/master/csl-citation.json"}</w:instrText>
      </w:r>
      <w:r w:rsidR="00052A79">
        <w:fldChar w:fldCharType="separate"/>
      </w:r>
      <w:r w:rsidR="003122FF" w:rsidRPr="003122FF">
        <w:rPr>
          <w:noProof/>
        </w:rPr>
        <w:t>(Momose, Tyndale-Hines, Bengel, &amp; Schwaiger, 2001; Morozumi et al., 1997)</w:t>
      </w:r>
      <w:r w:rsidR="00052A79">
        <w:fldChar w:fldCharType="end"/>
      </w:r>
      <w:r w:rsidR="00052A79">
        <w:t xml:space="preserve"> In contrast, the inferior LV wall has a higher proportion of vagal afferent neurons.</w:t>
      </w:r>
      <w:r w:rsidR="00052A79">
        <w:fldChar w:fldCharType="begin" w:fldLock="1"/>
      </w:r>
      <w:r w:rsidR="004D3EE0">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rsidR="00052A79">
        <w:fldChar w:fldCharType="separate"/>
      </w:r>
      <w:r w:rsidR="003122FF" w:rsidRPr="003122FF">
        <w:rPr>
          <w:noProof/>
        </w:rPr>
        <w:t>(Walker, Thames, Abboud, Mark, &amp; Kloppenstein, 1978)</w:t>
      </w:r>
      <w:r w:rsidR="00052A79">
        <w:fldChar w:fldCharType="end"/>
      </w:r>
      <w:r w:rsidR="00052A79">
        <w:t xml:space="preserve"> </w:t>
      </w:r>
    </w:p>
    <w:p w14:paraId="70F5E603" w14:textId="77777777" w:rsidR="00052A79" w:rsidRDefault="00052A79" w:rsidP="00052A79"/>
    <w:p w14:paraId="5EC72C9F" w14:textId="7CA7D291"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4D3EE0">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003122FF" w:rsidRPr="003122FF">
        <w:rPr>
          <w:noProof/>
        </w:rPr>
        <w:t>(Crick, Anderson, Ho, &amp; Sheppard, 1999)</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4D3EE0">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J A Armour, Huang, Pelleg, &amp; Sylvén, 1994)","plainTextFormattedCitation":"(J A Armour, Huang, Pelleg, &amp; Sylvén, 1994)","previouslyFormattedCitation":"(J A Armour, Huang, Pelleg, &amp; Sylvén, 1994)"},"properties":{"noteIndex":0},"schema":"https://github.com/citation-style-language/schema/raw/master/csl-citation.json"}</w:instrText>
      </w:r>
      <w:r>
        <w:fldChar w:fldCharType="separate"/>
      </w:r>
      <w:r w:rsidR="003122FF" w:rsidRPr="003122FF">
        <w:rPr>
          <w:noProof/>
        </w:rPr>
        <w:t>(J A Armour, Huang, Pelleg, &amp; Sylvén, 1994)</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t>VENTRICULAR FIBRILLATORY THRESHOLD</w:t>
      </w:r>
    </w:p>
    <w:p w14:paraId="4014B206" w14:textId="77777777" w:rsidR="00AB6627" w:rsidRDefault="00AB6627" w:rsidP="007351F6">
      <w:pPr>
        <w:pStyle w:val="Heading1"/>
      </w:pPr>
    </w:p>
    <w:p w14:paraId="5A5A8368" w14:textId="122B16DE" w:rsidR="009626B3" w:rsidRDefault="00793A70" w:rsidP="00402F6E">
      <w:bookmarkStart w:id="0" w:name="_GoBack"/>
      <w:bookmarkEnd w:id="0"/>
      <w:r>
        <w:t>Over</w:t>
      </w:r>
      <w:r w:rsidR="009626B3">
        <w:t xml:space="preserve"> 100 </w:t>
      </w:r>
      <w:r w:rsidR="00402F6E">
        <w:t>years</w:t>
      </w:r>
      <w:r w:rsidR="000B4D28">
        <w:t xml:space="preserve"> ago</w:t>
      </w:r>
      <w:r w:rsidR="00402F6E">
        <w:t xml:space="preserve">, John </w:t>
      </w:r>
      <w:proofErr w:type="spellStart"/>
      <w:r w:rsidR="00402F6E">
        <w:t>MacWilliam</w:t>
      </w:r>
      <w:proofErr w:type="spellEnd"/>
      <w:r w:rsidR="00402F6E">
        <w:t xml:space="preserve"> proposed that </w:t>
      </w:r>
      <w:r w:rsidR="003122FF">
        <w:t>VF</w:t>
      </w:r>
      <w:r w:rsidR="00402F6E">
        <w:t xml:space="preserve"> was the mechanism behind S</w:t>
      </w:r>
      <w:r w:rsidR="009626B3">
        <w:t xml:space="preserve">CD, and </w:t>
      </w:r>
      <w:r w:rsidR="003122FF">
        <w:t xml:space="preserve">subsequently Thomas </w:t>
      </w:r>
      <w:proofErr w:type="spellStart"/>
      <w:r w:rsidR="003122FF">
        <w:t>Jonnesco</w:t>
      </w:r>
      <w:proofErr w:type="spellEnd"/>
      <w:r w:rsidR="003122FF">
        <w:t xml:space="preserve"> demonstrated </w:t>
      </w:r>
      <w:r w:rsidR="009626B3">
        <w:t>that cardiac sympathectomy was protective against ventricular arrhythmias</w:t>
      </w:r>
      <w:r>
        <w:t>.</w:t>
      </w:r>
      <w:r>
        <w:fldChar w:fldCharType="begin" w:fldLock="1"/>
      </w:r>
      <w:r w:rsidR="004D3EE0">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de Silva, 1989; Peter J Schwartz, De Ferrari, &amp; Pugliese, 2017)","plainTextFormattedCitation":"(de Silva, 1989; Peter J Schwartz, De Ferrari, &amp; Pugliese, 2017)","previouslyFormattedCitation":"(de Silva, 1989; Peter J Schwartz, De Ferrari, &amp; Pugliese, 2017)"},"properties":{"noteIndex":0},"schema":"https://github.com/citation-style-language/schema/raw/master/csl-citation.json"}</w:instrText>
      </w:r>
      <w:r>
        <w:fldChar w:fldCharType="separate"/>
      </w:r>
      <w:r w:rsidR="003122FF" w:rsidRPr="003122FF">
        <w:rPr>
          <w:noProof/>
        </w:rPr>
        <w:t>(de Silva, 1989; Peter J Schwartz, De Ferrari, &amp; Pugliese, 2017)</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rsidR="004D3EE0">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Kolman, Verrier, &amp; Lown, 1975; P. J. Schwartz et al., 1977)","plainTextFormattedCitation":"(Kolman, Verrier, &amp; Lown, 1975; P. J. Schwartz et al., 1977)","previouslyFormattedCitation":"(Kolman, Verrier, &amp; Lown, 1975; P. J. Schwartz et al., 197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Kolman</w:t>
      </w:r>
      <w:proofErr w:type="spellEnd"/>
      <w:r w:rsidR="003122FF" w:rsidRPr="003122FF">
        <w:rPr>
          <w:noProof/>
        </w:rPr>
        <w:t>, Verrier, &amp; Lown, 1975; P. J. Schwartz et al., 1977)</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402F6E"/>
    <w:p w14:paraId="6B746FD2" w14:textId="12256CA7" w:rsidR="005D0FB8" w:rsidRDefault="005D0FB8" w:rsidP="00402F6E">
      <w:r>
        <w:t>[figure of VF threshold and vagotomy]</w:t>
      </w:r>
    </w:p>
    <w:p w14:paraId="40C60488" w14:textId="07A8A249" w:rsidR="005D0FB8" w:rsidRDefault="005D0FB8" w:rsidP="00402F6E"/>
    <w:p w14:paraId="6B668BEE" w14:textId="2F274478" w:rsidR="005D0FB8" w:rsidRDefault="005D0FB8" w:rsidP="00402F6E">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9E1750">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own, Verrier, &amp; Rabinowitz, 1977)","plainTextFormattedCitation":"(Lown, Verrier, &amp; Rabinowitz, 1977)","previouslyFormattedCitation":"(Lown, Verrier, &amp; Rabinowitz, 1977)"},"properties":{"noteIndex":0},"schema":"https://github.com/citation-style-language/schema/raw/master/csl-citation.json"}</w:instrText>
      </w:r>
      <w:r w:rsidR="004D3EE0">
        <w:fldChar w:fldCharType="separate"/>
      </w:r>
      <w:r w:rsidR="009E1750" w:rsidRPr="009E1750">
        <w:rPr>
          <w:noProof/>
        </w:rPr>
        <w:t>(</w:t>
      </w:r>
      <w:proofErr w:type="spellStart"/>
      <w:r w:rsidR="009E1750" w:rsidRPr="009E1750">
        <w:rPr>
          <w:noProof/>
        </w:rPr>
        <w:t>Lown</w:t>
      </w:r>
      <w:proofErr w:type="spellEnd"/>
      <w:r w:rsidR="009E1750" w:rsidRPr="009E1750">
        <w:rPr>
          <w:noProof/>
        </w:rPr>
        <w:t>, Verrier, &amp; Rabinowitz, 197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C20166">
        <w:instrText>ADDIN CSL_CITATION {"citationItems":[{"id":"ITEM-1","itemData":{"DOI":"10.1016/S0002-9149(76)80008-2","ISSN":"00029149","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container-title":"The American Journal of Cardiology","id":"ITEM-1","issue":"5","issued":{"date-parts":[["1976","11"]]},"page":"594-598","title":"Ventricular electrical instability in the conscious dog","type":"article-journal","volume":"38"},"uris":["http://www.mendeley.com/documents/?uuid=0529528f-2c4b-382c-b2b9-910a6a961f6d"]}],"mendeley":{"formattedCitation":"(Matta, Lawler, &amp; Lown, 1976)","plainTextFormattedCitation":"(Matta, Lawler, &amp; Lown, 1976)","previouslyFormattedCitation":"(Matta, Lawler, &amp; Lown, 1976)"},"properties":{"noteIndex":0},"schema":"https://github.com/citation-style-language/schema/raw/master/csl-citation.json"}</w:instrText>
      </w:r>
      <w:r w:rsidR="00DC3843">
        <w:fldChar w:fldCharType="separate"/>
      </w:r>
      <w:r w:rsidR="00DC3843" w:rsidRPr="00DC3843">
        <w:rPr>
          <w:noProof/>
        </w:rPr>
        <w:t>(Matta, Lawler, &amp; Lown, 1976)</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9E1750">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Greene, Goldstein, &amp; Moss, 1972; Rahe, Bennett, Romo, Siltanen, &amp; Arthur, 1973)","plainTextFormattedCitation":"(Greene, Goldstein, &amp; Moss, 1972; Rahe, Bennett, Romo, Siltanen, &amp; Arthur, 1973)","previouslyFormattedCitation":"(Greene, Goldstein, &amp; Moss, 1972; Rahe, Bennett, Romo, Siltanen, &amp; Arthur, 1973)"},"properties":{"noteIndex":0},"schema":"https://github.com/citation-style-language/schema/raw/master/csl-citation.json"}</w:instrText>
      </w:r>
      <w:r w:rsidR="00C20166">
        <w:fldChar w:fldCharType="separate"/>
      </w:r>
      <w:r w:rsidR="009E1750" w:rsidRPr="009E1750">
        <w:rPr>
          <w:noProof/>
        </w:rPr>
        <w:t>(Greene, Goldstein, &amp; Moss, 1972; Rahe, Bennett, Romo, Siltanen, &amp; Arthur, 1973)</w:t>
      </w:r>
      <w:r w:rsidR="00C20166">
        <w:fldChar w:fldCharType="end"/>
      </w:r>
    </w:p>
    <w:p w14:paraId="28524C8A" w14:textId="784F0B18" w:rsidR="003122FF" w:rsidRDefault="003122FF" w:rsidP="00402F6E"/>
    <w:p w14:paraId="0B698412" w14:textId="74B56EB8" w:rsidR="003122FF" w:rsidRDefault="003122FF" w:rsidP="00402F6E">
      <w:r>
        <w:t>[figure: PVC frequency increased with stress]</w:t>
      </w:r>
    </w:p>
    <w:p w14:paraId="6F657856" w14:textId="22C65FDF" w:rsidR="00C20166" w:rsidRDefault="00C20166" w:rsidP="00402F6E"/>
    <w:p w14:paraId="4E45E799" w14:textId="54AD7565" w:rsidR="00337311" w:rsidRDefault="008868ED" w:rsidP="00402F6E">
      <w:r>
        <w:t>The evolutionary purpose of sympathetic outflow to the heart allows for a by-product, the decrease in the VF threshold</w:t>
      </w:r>
      <w:r w:rsidR="009536AA">
        <w:t xml:space="preserve"> that is seen with stellate </w:t>
      </w:r>
      <w:proofErr w:type="gramStart"/>
      <w:r w:rsidR="009536AA">
        <w:t xml:space="preserve">stimulation </w:t>
      </w:r>
      <w:r>
        <w:t>.</w:t>
      </w:r>
      <w:proofErr w:type="gramEnd"/>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w:t>
      </w:r>
      <w:proofErr w:type="spellStart"/>
      <w:r w:rsidR="00497153">
        <w:t>lusitropy</w:t>
      </w:r>
      <w:proofErr w:type="spellEnd"/>
      <w:r w:rsidR="00497153">
        <w:t xml:space="preserve"> (improved relaxation), </w:t>
      </w:r>
      <w:proofErr w:type="spellStart"/>
      <w:r w:rsidR="00497153">
        <w:t>chronotropy</w:t>
      </w:r>
      <w:proofErr w:type="spellEnd"/>
      <w:r w:rsidR="00497153">
        <w:t xml:space="preserve"> (increased sinoatrial firing), and </w:t>
      </w:r>
      <w:proofErr w:type="spellStart"/>
      <w:r w:rsidR="00497153">
        <w:t>dromotropy</w:t>
      </w:r>
      <w:proofErr w:type="spellEnd"/>
      <w:r w:rsidR="00497153">
        <w:t xml:space="preserve"> (improved nerve conduction). There is an element of handed-ness to the innervation, such that the right and left stellate ganglia have differing effects, in part because of location of innervation. The RSG has </w:t>
      </w:r>
      <w:proofErr w:type="gramStart"/>
      <w:r w:rsidR="00497153">
        <w:t>an</w:t>
      </w:r>
      <w:proofErr w:type="gramEnd"/>
      <w:r w:rsidR="00497153">
        <w:t xml:space="preserve"> higher amount of atrial innervation, including the SA node, and leads to changes in </w:t>
      </w:r>
      <w:proofErr w:type="spellStart"/>
      <w:r w:rsidR="00497153">
        <w:t>chronotropy</w:t>
      </w:r>
      <w:proofErr w:type="spellEnd"/>
      <w:r w:rsidR="00497153">
        <w:t>. The LSG innervates the ventricles predominantly, leading to an increase in inotropy.</w:t>
      </w:r>
      <w:r w:rsidR="00F445EE">
        <w:t xml:space="preserve"> </w:t>
      </w:r>
      <w:r w:rsidR="009E1750">
        <w:t xml:space="preserve">The relationship is complex, as right </w:t>
      </w:r>
      <w:proofErr w:type="spellStart"/>
      <w:r w:rsidR="009E1750">
        <w:t>stellectomy</w:t>
      </w:r>
      <w:proofErr w:type="spellEnd"/>
      <w:r w:rsidR="009E1750">
        <w:t xml:space="preserve"> can lead to compensatory contralateral activation.</w:t>
      </w:r>
      <w:r w:rsidR="009E1750">
        <w:fldChar w:fldCharType="begin" w:fldLock="1"/>
      </w:r>
      <w:r w:rsidR="009E1750">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P. J. Schwartz et al., 1977)","plainTextFormattedCitation":"(P. J. Schwartz et al., 1977)","previouslyFormattedCitation":"(P. J. Schwartz et al., 1977)"},"properties":{"noteIndex":0},"schema":"https://github.com/citation-style-language/schema/raw/master/csl-citation.json"}</w:instrText>
      </w:r>
      <w:r w:rsidR="009E1750">
        <w:fldChar w:fldCharType="separate"/>
      </w:r>
      <w:r w:rsidR="009E1750" w:rsidRPr="009E1750">
        <w:rPr>
          <w:noProof/>
        </w:rPr>
        <w:t>(P. J. Schwartz et al., 1977)</w:t>
      </w:r>
      <w:r w:rsidR="009E1750">
        <w:fldChar w:fldCharType="end"/>
      </w:r>
      <w:r w:rsidR="009E1750">
        <w:t xml:space="preserve"> Bilateral </w:t>
      </w:r>
      <w:proofErr w:type="spellStart"/>
      <w:r w:rsidR="009E1750">
        <w:t>stellectomy</w:t>
      </w:r>
      <w:proofErr w:type="spellEnd"/>
      <w:r w:rsidR="009E1750">
        <w:t xml:space="preserve"> though has a well-established effect of increased the resilience of the heart to VT and VF.</w:t>
      </w:r>
      <w:r w:rsidR="009E1750">
        <w:fldChar w:fldCharType="begin" w:fldLock="1"/>
      </w:r>
      <w:r w:rsidR="009E1750">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et al., 1975)","plainTextFormattedCitation":"(Kliks et al., 1975)"},"properties":{"noteIndex":0},"schema":"https://github.com/citation-style-language/schema/raw/master/csl-citation.json"}</w:instrText>
      </w:r>
      <w:r w:rsidR="009E1750">
        <w:fldChar w:fldCharType="separate"/>
      </w:r>
      <w:r w:rsidR="009E1750" w:rsidRPr="009E1750">
        <w:rPr>
          <w:noProof/>
        </w:rPr>
        <w:t>(</w:t>
      </w:r>
      <w:proofErr w:type="spellStart"/>
      <w:r w:rsidR="009E1750" w:rsidRPr="009E1750">
        <w:rPr>
          <w:noProof/>
        </w:rPr>
        <w:t>Kliks</w:t>
      </w:r>
      <w:proofErr w:type="spellEnd"/>
      <w:r w:rsidR="009E1750" w:rsidRPr="009E1750">
        <w:rPr>
          <w:noProof/>
        </w:rPr>
        <w:t xml:space="preserve"> et al., 1975)</w:t>
      </w:r>
      <w:r w:rsidR="009E1750">
        <w:fldChar w:fldCharType="end"/>
      </w:r>
    </w:p>
    <w:p w14:paraId="4B9BC008" w14:textId="3122E027" w:rsidR="00793A70" w:rsidRDefault="00793A70" w:rsidP="00402F6E"/>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566264B3"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rsidR="004D3EE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003122FF" w:rsidRPr="003122FF">
        <w:rPr>
          <w:noProof/>
        </w:rPr>
        <w:t>(Drinkhill, Mcmahon, &amp; Hainsworth, 1996; McMahon, Drinkhill, &amp; Hainsworth, 1996)</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2708A3D4"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4D3EE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003122FF" w:rsidRPr="003122FF">
        <w:rPr>
          <w:noProof/>
        </w:rPr>
        <w:t>(Abe, Morgan, &amp; Gutterman, 1997)</w:t>
      </w:r>
      <w:r>
        <w:fldChar w:fldCharType="end"/>
      </w:r>
    </w:p>
    <w:p w14:paraId="006DE0B5" w14:textId="4154E1CF"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rsidR="004D3EE0">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eviouslyFormattedCitation":"(Di Carli et al., 2002)"},"properties":{"noteIndex":0},"schema":"https://github.com/citation-style-language/schema/raw/master/csl-citation.json"}</w:instrText>
      </w:r>
      <w:r>
        <w:fldChar w:fldCharType="separate"/>
      </w:r>
      <w:r w:rsidR="003122FF" w:rsidRPr="003122FF">
        <w:rPr>
          <w:noProof/>
        </w:rPr>
        <w:t>(Di Carli et al., 2002)</w:t>
      </w:r>
      <w:r>
        <w:fldChar w:fldCharType="end"/>
      </w:r>
      <w:r>
        <w:t xml:space="preserve"> Suggest EC influences on IC may exist.</w:t>
      </w:r>
    </w:p>
    <w:p w14:paraId="12521FFA" w14:textId="48686CDB"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4D3EE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003122FF" w:rsidRPr="003122FF">
        <w:rPr>
          <w:noProof/>
        </w:rPr>
        <w:t>(Lever, Ahmed, &amp; Irvine, 1965)</w:t>
      </w:r>
      <w:r>
        <w:fldChar w:fldCharType="end"/>
      </w:r>
    </w:p>
    <w:p w14:paraId="73A17157" w14:textId="6CA0557F"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4D3EE0">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003122FF" w:rsidRPr="003122FF">
        <w:rPr>
          <w:noProof/>
        </w:rPr>
        <w:t>(Murphree &amp; Saffitz, 1988)</w:t>
      </w:r>
      <w:r>
        <w:fldChar w:fldCharType="end"/>
      </w:r>
      <w:r>
        <w:t xml:space="preserve"> B1AR stimulation leads to vasodilation, while A1AR leads to vasoconstriction. </w:t>
      </w:r>
      <w:r>
        <w:fldChar w:fldCharType="begin" w:fldLock="1"/>
      </w:r>
      <w:r w:rsidR="004D3EE0">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eviouslyFormattedCitation":"(Baumgart et al., 1999)"},"properties":{"noteIndex":0},"schema":"https://github.com/citation-style-language/schema/raw/master/csl-citation.json"}</w:instrText>
      </w:r>
      <w:r>
        <w:fldChar w:fldCharType="separate"/>
      </w:r>
      <w:r w:rsidR="003122FF" w:rsidRPr="003122FF">
        <w:rPr>
          <w:noProof/>
        </w:rPr>
        <w:t>(Baumgart et al., 1999)</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44792D53"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rsidR="004D3EE0">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003122FF" w:rsidRPr="003122FF">
        <w:rPr>
          <w:noProof/>
        </w:rPr>
        <w:t>(Herre et al., 1988; Zipes, 1990)</w:t>
      </w:r>
      <w:r>
        <w:fldChar w:fldCharType="end"/>
      </w:r>
      <w:r>
        <w:t xml:space="preserve"> Afferent sympathetic/vagal denervation occurs within 90 minutes after infarct at site, which travel apical-to-basal. </w:t>
      </w:r>
      <w:r>
        <w:fldChar w:fldCharType="begin" w:fldLock="1"/>
      </w:r>
      <w:r w:rsidR="004D3EE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003122FF" w:rsidRPr="003122FF">
        <w:rPr>
          <w:noProof/>
        </w:rPr>
        <w:t>(Barber, Mueller, Davies, Gill, &amp; Zipes, 1985)</w:t>
      </w:r>
      <w:r>
        <w:fldChar w:fldCharType="end"/>
      </w:r>
      <w:r>
        <w:t xml:space="preserve"> Non-transmural ischemia retains response to stimuli. </w:t>
      </w:r>
      <w:r>
        <w:fldChar w:fldCharType="begin" w:fldLock="1"/>
      </w:r>
      <w:r w:rsidR="004D3EE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003122FF" w:rsidRPr="003122FF">
        <w:rPr>
          <w:noProof/>
        </w:rPr>
        <w:t>(Inoue, Skale, &amp; Zipes, 1988)</w:t>
      </w:r>
      <w:r>
        <w:fldChar w:fldCharType="end"/>
      </w:r>
      <w:r>
        <w:t xml:space="preserve"> Transmural ischemia leads to apical loss of efferent sympathetic nerves within 20 minutes. </w:t>
      </w:r>
      <w:r>
        <w:fldChar w:fldCharType="begin" w:fldLock="1"/>
      </w:r>
      <w:r w:rsidR="004D3EE0">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003122FF" w:rsidRPr="003122FF">
        <w:rPr>
          <w:noProof/>
        </w:rPr>
        <w:t>(Inoue &amp; Zipes, 1988)</w:t>
      </w:r>
      <w:r>
        <w:fldChar w:fldCharType="end"/>
      </w:r>
    </w:p>
    <w:p w14:paraId="18D9AF0B" w14:textId="63D24223"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4D3EE0">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003122FF" w:rsidRPr="003122FF">
        <w:rPr>
          <w:noProof/>
        </w:rPr>
        <w:t>(Inoue &amp; Zipes, 1987)</w:t>
      </w:r>
      <w:r>
        <w:fldChar w:fldCharType="end"/>
      </w:r>
    </w:p>
    <w:p w14:paraId="721D051F" w14:textId="029AD442"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4D3EE0">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003122FF" w:rsidRPr="003122FF">
        <w:rPr>
          <w:noProof/>
        </w:rPr>
        <w:t>(Neely &amp; Hageman, 1990)</w:t>
      </w:r>
      <w:r>
        <w:fldChar w:fldCharType="end"/>
      </w:r>
    </w:p>
    <w:p w14:paraId="5E5A6514" w14:textId="0934B11D"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4D3EE0">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003122FF" w:rsidRPr="003122FF">
        <w:rPr>
          <w:noProof/>
        </w:rPr>
        <w:t>(Anthony J Minisi &amp; Thames, 1991)</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rsidR="004D3EE0">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003122FF" w:rsidRPr="003122FF">
        <w:rPr>
          <w:noProof/>
        </w:rPr>
        <w:t>(A J Minisi &amp; Thames, 1993)</w:t>
      </w:r>
      <w:r>
        <w:fldChar w:fldCharType="end"/>
      </w:r>
    </w:p>
    <w:p w14:paraId="4CE4A2FB" w14:textId="60D800B6"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4D3EE0">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003122FF" w:rsidRPr="003122FF">
        <w:rPr>
          <w:noProof/>
        </w:rPr>
        <w:t>(Hardwick, Ryan, Beaumont, Ardell, &amp; Southerland, 2014)</w:t>
      </w:r>
      <w:r>
        <w:fldChar w:fldCharType="end"/>
      </w:r>
    </w:p>
    <w:p w14:paraId="7A4D548A" w14:textId="6DEF189A"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rsidR="004D3EE0">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003122FF" w:rsidRPr="003122FF">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9E1750">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 © 2001 Elsevier Science B.V.","author":[{"dropping-particle":"","family":"Chen","given":"Peng Sheng","non-dropping-particle":"","parse-names":false,"suffix":""},{"dropping-particle":"","family":"Chen","given":"Lan S","non-dropping-particle":"","parse-names":false,"suffix":""},{"dropping-particle":"","family":"Cao","given":"Ji Min","non-dropping-particle":"","parse-names":false,"suffix":""},{"dropping-particle":"","family":"Sharifi","given":"Behrooz","non-dropping-particle":"","parse-names":false,"suffix":""},{"dropping-particle":"","family":"Karagueuzian","given":"Hrayr S","non-dropping-particle":"","parse-names":false,"suffix":""},{"dropping-particle":"","family":"Fishbein","given":"Michael C","non-dropping-particle":"","parse-names":false,"suffix":""}],"container-title":"Cardiovascular Research","id":"ITEM-2","issue":"2","issued":{"date-parts":[["2001","5"]]},"page":"409-4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003122FF" w:rsidRPr="003122FF">
        <w:rPr>
          <w:noProof/>
        </w:rPr>
        <w:t>(Cao et al., 2000; Chen et al., 2001)</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08D69D6F"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4D3EE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evy, 1971; Stramba-Badiale et al., 1991)","plainTextFormattedCitation":"(Levy, 1971; Stramba-Badiale et al., 1991)","previouslyFormattedCitation":"(Levy, 1971; Stramba-Badiale et al., 1991)"},"properties":{"noteIndex":0},"schema":"https://github.com/citation-style-language/schema/raw/master/csl-citation.json"}</w:instrText>
      </w:r>
      <w:r>
        <w:fldChar w:fldCharType="separate"/>
      </w:r>
      <w:r w:rsidR="003122FF" w:rsidRPr="003122FF">
        <w:rPr>
          <w:noProof/>
        </w:rPr>
        <w:t>(Levy, 1971; Stramba-Badiale et al., 1991)</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4D3EE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Brack</w:t>
      </w:r>
      <w:proofErr w:type="spellEnd"/>
      <w:r w:rsidR="003122FF" w:rsidRPr="003122FF">
        <w:rPr>
          <w:noProof/>
        </w:rPr>
        <w:t>, Patel, Coote, &amp; Ng, 2007)</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4D3EE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Hoover et al., 2009; Parsons, Locknar, Young, Hoard, &amp; Hoover, 2006)","plainTextFormattedCitation":"(Hoover et al., 2009; Parsons, Locknar, Young, Hoard, &amp; Hoover, 2006)","previouslyFormattedCitation":"(Hoover et al., 2009; Parsons, Locknar, Young, Hoard, &amp; Hoover, 2006)"},"properties":{"noteIndex":0},"schema":"https://github.com/citation-style-language/schema/raw/master/csl-citation.json"}</w:instrText>
      </w:r>
      <w:r>
        <w:fldChar w:fldCharType="separate"/>
      </w:r>
      <w:r w:rsidR="003122FF" w:rsidRPr="003122FF">
        <w:rPr>
          <w:noProof/>
        </w:rPr>
        <w:t>(Hoover et al., 2009; Parsons, Locknar, Young, Hoard, &amp; Hoover, 2006)</w:t>
      </w:r>
      <w:r>
        <w:fldChar w:fldCharType="end"/>
      </w:r>
    </w:p>
    <w:p w14:paraId="433B0653" w14:textId="77777777" w:rsidR="006601C4" w:rsidRDefault="006601C4" w:rsidP="006601C4"/>
    <w:p w14:paraId="4A6E6B2E" w14:textId="7B0BF558" w:rsidR="006601C4" w:rsidRDefault="006601C4" w:rsidP="006601C4">
      <w:r>
        <w:t xml:space="preserve">TH is responsible for NE production, but surprisingly 10-20% of all neurons contain both TH and </w:t>
      </w:r>
      <w:proofErr w:type="spellStart"/>
      <w:r>
        <w:t>ChAT</w:t>
      </w:r>
      <w:proofErr w:type="spellEnd"/>
      <w:r>
        <w:t>.</w:t>
      </w:r>
      <w:r>
        <w:fldChar w:fldCharType="begin" w:fldLock="1"/>
      </w:r>
      <w:r w:rsidR="004D3EE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Pauza et al., 2013)","plainTextFormattedCitation":"(Pauza et al., 2013)","previouslyFormattedCitation":"(Pauza et al., 2013)"},"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xml:space="preserve"> et al., 2013)</w:t>
      </w:r>
      <w:r>
        <w:fldChar w:fldCharType="end"/>
      </w:r>
      <w:r>
        <w:t xml:space="preserve"> Both the left and right coronary plexuses however are mainly adrenergic.</w:t>
      </w:r>
      <w:r>
        <w:fldChar w:fldCharType="begin" w:fldLock="1"/>
      </w:r>
      <w:r w:rsidR="004D3EE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Pauziene et al., 2016)","plainTextFormattedCitation":"(Pauziene et al., 2016)","previouslyFormattedCitation":"(Pauziene et al., 2016)"},"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iene</w:t>
      </w:r>
      <w:proofErr w:type="spellEnd"/>
      <w:r w:rsidR="003122FF" w:rsidRPr="003122FF">
        <w:rPr>
          <w:noProof/>
        </w:rPr>
        <w:t xml:space="preserve"> et al., 2016)</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4D3EE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003122FF" w:rsidRPr="003122FF">
        <w:rPr>
          <w:noProof/>
        </w:rPr>
        <w:t>(Herring, Lokale, Danson, Heaton, &amp; Paterson, 2008)</w:t>
      </w:r>
      <w:r>
        <w:fldChar w:fldCharType="end"/>
      </w:r>
      <w:r>
        <w:t xml:space="preserve"> It also functions as a potent coronary vasoconstrictor acutely, however may lead to angiogenesis in the long-term.</w:t>
      </w:r>
      <w:r>
        <w:fldChar w:fldCharType="begin" w:fldLock="1"/>
      </w:r>
      <w:r w:rsidR="004D3EE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003122FF" w:rsidRPr="003122FF">
        <w:rPr>
          <w:noProof/>
        </w:rPr>
        <w:t>(Herring, 2015)</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4D3EE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Rosano</w:t>
      </w:r>
      <w:proofErr w:type="spellEnd"/>
      <w:r w:rsidR="003122FF" w:rsidRPr="003122FF">
        <w:rPr>
          <w:noProof/>
        </w:rPr>
        <w:t xml:space="preserve"> et al., 2017)</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037F0055"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4D3EE0">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003122FF" w:rsidRPr="003122FF">
        <w:rPr>
          <w:noProof/>
        </w:rPr>
        <w:t>(Shcherbakova et al., 2007)</w:t>
      </w:r>
      <w:r>
        <w:fldChar w:fldCharType="end"/>
      </w:r>
      <w:r>
        <w:t xml:space="preserve"> Beta-agonists lead to increase in cardiac mass through increased size of cardiac myocytes. </w:t>
      </w:r>
      <w:r>
        <w:fldChar w:fldCharType="begin" w:fldLock="1"/>
      </w:r>
      <w:r w:rsidR="004D3EE0">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003122FF" w:rsidRPr="003122FF">
        <w:rPr>
          <w:noProof/>
        </w:rPr>
        <w:t>(Franzoso, Zaglia, &amp; Mongillo, 2016; Zaglia et al., 2013)</w:t>
      </w:r>
      <w:r>
        <w:fldChar w:fldCharType="end"/>
      </w:r>
      <w:r>
        <w:t xml:space="preserve"> </w:t>
      </w:r>
    </w:p>
    <w:p w14:paraId="381B9AF8" w14:textId="65F20256"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contact c- capillaries). </w:t>
      </w:r>
      <w:r>
        <w:fldChar w:fldCharType="begin" w:fldLock="1"/>
      </w:r>
      <w:r w:rsidR="004D3EE0">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003122FF" w:rsidRPr="003122FF">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2D946EB1"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4D3EE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003122FF" w:rsidRPr="003122FF">
        <w:rPr>
          <w:noProof/>
        </w:rPr>
        <w:t>(Liu et al., 2012)</w:t>
      </w:r>
      <w:r>
        <w:fldChar w:fldCharType="end"/>
      </w:r>
    </w:p>
    <w:p w14:paraId="4E053890" w14:textId="7EB9B464"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4D3EE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003122FF" w:rsidRPr="003122FF">
        <w:rPr>
          <w:noProof/>
        </w:rPr>
        <w:t>(Singh et al., 2013)</w:t>
      </w:r>
      <w:r>
        <w:fldChar w:fldCharType="end"/>
      </w:r>
    </w:p>
    <w:p w14:paraId="3957D1D7" w14:textId="4B5AB96D"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4D3EE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003122FF" w:rsidRPr="003122FF">
        <w:rPr>
          <w:noProof/>
        </w:rPr>
        <w:t>(Beau, Tolley, &amp; Saffitz, 1993)</w:t>
      </w:r>
      <w:r>
        <w:fldChar w:fldCharType="end"/>
      </w:r>
    </w:p>
    <w:p w14:paraId="791A03A9" w14:textId="7005073C"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4D3EE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4D3EE0">
        <w:rPr>
          <w:rFonts w:ascii="Cambria Math" w:hAnsi="Cambria Math" w:cs="Cambria Math"/>
        </w:rPr>
        <w:instrText>∼</w:instrText>
      </w:r>
      <w:r w:rsidR="004D3EE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003122FF" w:rsidRPr="003122FF">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477BD4D"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rsidR="004D3EE0">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003122FF" w:rsidRPr="003122FF">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proofErr w:type="spellStart"/>
      <w:r>
        <w:t>Chronotropy</w:t>
      </w:r>
      <w:proofErr w:type="spellEnd"/>
      <w:r>
        <w:t>/</w:t>
      </w:r>
      <w:proofErr w:type="spellStart"/>
      <w:r>
        <w:t>dromotropy</w:t>
      </w:r>
      <w:proofErr w:type="spellEnd"/>
    </w:p>
    <w:p w14:paraId="26639DCF" w14:textId="7D897D60"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w:t>
      </w:r>
      <w:proofErr w:type="spellStart"/>
      <w:r>
        <w:t>chronotropy</w:t>
      </w:r>
      <w:proofErr w:type="spellEnd"/>
      <w:r>
        <w:t xml:space="preserve">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4D3EE0">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003122FF" w:rsidRPr="003122FF">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5A8C9B2"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4D3EE0">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003122FF" w:rsidRPr="003122FF">
        <w:rPr>
          <w:noProof/>
        </w:rPr>
        <w:t>(Martins &amp; Zipes, 1980)</w:t>
      </w:r>
      <w:r>
        <w:fldChar w:fldCharType="end"/>
      </w:r>
      <w:r>
        <w:t xml:space="preserve"> Transmural dispersion of repolarization also shortened by sympathetic activity, prolonged by beta-blockade. </w:t>
      </w:r>
      <w:r>
        <w:fldChar w:fldCharType="begin" w:fldLock="1"/>
      </w:r>
      <w:r w:rsidR="004D3EE0">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4D3EE0">
        <w:rPr>
          <w:rFonts w:ascii="Cambria Math" w:hAnsi="Cambria Math" w:cs="Cambria Math"/>
        </w:rPr>
        <w:instrText>‐</w:instrText>
      </w:r>
      <w:r w:rsidR="004D3EE0">
        <w:instrText>, alpha 2</w:instrText>
      </w:r>
      <w:r w:rsidR="004D3EE0">
        <w:rPr>
          <w:rFonts w:ascii="Cambria Math" w:hAnsi="Cambria Math" w:cs="Cambria Math"/>
        </w:rPr>
        <w:instrText>‐</w:instrText>
      </w:r>
      <w:r w:rsidR="004D3EE0">
        <w:instrText>, beta 1</w:instrText>
      </w:r>
      <w:r w:rsidR="004D3EE0">
        <w:rPr>
          <w:rFonts w:ascii="Cambria Math" w:hAnsi="Cambria Math" w:cs="Cambria Math"/>
        </w:rPr>
        <w:instrText>‐</w:instrText>
      </w:r>
      <w:r w:rsidR="004D3EE0">
        <w:instrText>and beta 2</w:instrText>
      </w:r>
      <w:r w:rsidR="004D3EE0">
        <w:rPr>
          <w:rFonts w:ascii="Cambria Math" w:hAnsi="Cambria Math" w:cs="Cambria Math"/>
        </w:rPr>
        <w:instrText>‐</w:instrText>
      </w:r>
      <w:r w:rsidR="004D3EE0">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003122FF" w:rsidRPr="003122FF">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t>REFERENCES</w:t>
      </w:r>
    </w:p>
    <w:p w14:paraId="38A4A91E" w14:textId="1FF8A47D" w:rsidR="00EB2A5F" w:rsidRDefault="00EB2A5F" w:rsidP="00EB2A5F">
      <w:pPr>
        <w:widowControl w:val="0"/>
        <w:autoSpaceDE w:val="0"/>
        <w:autoSpaceDN w:val="0"/>
        <w:adjustRightInd w:val="0"/>
      </w:pPr>
    </w:p>
    <w:p w14:paraId="68AB2448" w14:textId="17459BFE" w:rsidR="009E1750" w:rsidRPr="009E1750" w:rsidRDefault="00EB2A5F" w:rsidP="009E1750">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9E1750" w:rsidRPr="009E1750">
        <w:rPr>
          <w:noProof/>
          <w:szCs w:val="24"/>
        </w:rPr>
        <w:t xml:space="preserve">Abe, T., Morgan, D. A., &amp; Gutterman, D. D. (1997). Role of adenosine receptor subtypes in neural stunning of sympathetic coronary innervation. </w:t>
      </w:r>
      <w:r w:rsidR="009E1750" w:rsidRPr="009E1750">
        <w:rPr>
          <w:i/>
          <w:iCs/>
          <w:noProof/>
          <w:szCs w:val="24"/>
        </w:rPr>
        <w:t>American Journal of Physiology-Heart and Circulatory Physiology</w:t>
      </w:r>
      <w:r w:rsidR="009E1750" w:rsidRPr="009E1750">
        <w:rPr>
          <w:noProof/>
          <w:szCs w:val="24"/>
        </w:rPr>
        <w:t xml:space="preserve">, </w:t>
      </w:r>
      <w:r w:rsidR="009E1750" w:rsidRPr="009E1750">
        <w:rPr>
          <w:i/>
          <w:iCs/>
          <w:noProof/>
          <w:szCs w:val="24"/>
        </w:rPr>
        <w:t>272</w:t>
      </w:r>
      <w:r w:rsidR="009E1750" w:rsidRPr="009E1750">
        <w:rPr>
          <w:noProof/>
          <w:szCs w:val="24"/>
        </w:rPr>
        <w:t>(1), H25–H34. https://doi.org/10.1152/ajpheart.1997.272.1.H25</w:t>
      </w:r>
    </w:p>
    <w:p w14:paraId="089BC75C"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Ardell, J. L., &amp; Armour, J. A. (2016). Neurocardiology: Structure-Based function. </w:t>
      </w:r>
      <w:r w:rsidRPr="009E1750">
        <w:rPr>
          <w:i/>
          <w:iCs/>
          <w:noProof/>
          <w:szCs w:val="24"/>
        </w:rPr>
        <w:t>Comprehensive Physiology</w:t>
      </w:r>
      <w:r w:rsidRPr="009E1750">
        <w:rPr>
          <w:noProof/>
          <w:szCs w:val="24"/>
        </w:rPr>
        <w:t xml:space="preserve">, </w:t>
      </w:r>
      <w:r w:rsidRPr="009E1750">
        <w:rPr>
          <w:i/>
          <w:iCs/>
          <w:noProof/>
          <w:szCs w:val="24"/>
        </w:rPr>
        <w:t>6</w:t>
      </w:r>
      <w:r w:rsidRPr="009E1750">
        <w:rPr>
          <w:noProof/>
          <w:szCs w:val="24"/>
        </w:rPr>
        <w:t>(4), 1635–1653. https://doi.org/10.1002/cphy.c150046</w:t>
      </w:r>
    </w:p>
    <w:p w14:paraId="5B3BC8CC"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Armour, J. Andrew, Murphy, D. A., Yuan, B. X., Macdonald, S., &amp; Hopkins, D. A. (1997). Gross and microscopic anatomy of the human intrinsic cardiac nervous system. </w:t>
      </w:r>
      <w:r w:rsidRPr="009E1750">
        <w:rPr>
          <w:i/>
          <w:iCs/>
          <w:noProof/>
          <w:szCs w:val="24"/>
        </w:rPr>
        <w:t>Anatomical Record</w:t>
      </w:r>
      <w:r w:rsidRPr="009E1750">
        <w:rPr>
          <w:noProof/>
          <w:szCs w:val="24"/>
        </w:rPr>
        <w:t xml:space="preserve">, </w:t>
      </w:r>
      <w:r w:rsidRPr="009E1750">
        <w:rPr>
          <w:i/>
          <w:iCs/>
          <w:noProof/>
          <w:szCs w:val="24"/>
        </w:rPr>
        <w:t>247</w:t>
      </w:r>
      <w:r w:rsidRPr="009E1750">
        <w:rPr>
          <w:noProof/>
          <w:szCs w:val="24"/>
        </w:rPr>
        <w:t>(2), 289–298. https://doi.org/10.1002/(SICI)1097-0185(199702)247:2&lt;289::AID-AR15&gt;3.0.CO;2-L</w:t>
      </w:r>
    </w:p>
    <w:p w14:paraId="1F9312AD"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Armour, J A, Huang, M. H., Pelleg, A., &amp; Sylvén, C. (1994). Responsiveness of in situ canine nodose ganglion afferent neurones to epicardial mechanical or chemical stimuli. </w:t>
      </w:r>
      <w:r w:rsidRPr="009E1750">
        <w:rPr>
          <w:i/>
          <w:iCs/>
          <w:noProof/>
          <w:szCs w:val="24"/>
        </w:rPr>
        <w:t>Cardiovascular Research</w:t>
      </w:r>
      <w:r w:rsidRPr="009E1750">
        <w:rPr>
          <w:noProof/>
          <w:szCs w:val="24"/>
        </w:rPr>
        <w:t xml:space="preserve">, </w:t>
      </w:r>
      <w:r w:rsidRPr="009E1750">
        <w:rPr>
          <w:i/>
          <w:iCs/>
          <w:noProof/>
          <w:szCs w:val="24"/>
        </w:rPr>
        <w:t>28</w:t>
      </w:r>
      <w:r w:rsidRPr="009E1750">
        <w:rPr>
          <w:noProof/>
          <w:szCs w:val="24"/>
        </w:rPr>
        <w:t>(8), 1218–1225. https://doi.org/10.1093/cvr/28.8.1218</w:t>
      </w:r>
    </w:p>
    <w:p w14:paraId="6840452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Barber, M. J., Mueller, T. M., Davies, B. G., Gill, R. M., &amp; Zipes, D. P. (1985). Interruption of sympathetic and vagal-mediated afferent responses by transmural myocardial infarction. </w:t>
      </w:r>
      <w:r w:rsidRPr="009E1750">
        <w:rPr>
          <w:i/>
          <w:iCs/>
          <w:noProof/>
          <w:szCs w:val="24"/>
        </w:rPr>
        <w:t>Circulation</w:t>
      </w:r>
      <w:r w:rsidRPr="009E1750">
        <w:rPr>
          <w:noProof/>
          <w:szCs w:val="24"/>
        </w:rPr>
        <w:t xml:space="preserve">, </w:t>
      </w:r>
      <w:r w:rsidRPr="009E1750">
        <w:rPr>
          <w:i/>
          <w:iCs/>
          <w:noProof/>
          <w:szCs w:val="24"/>
        </w:rPr>
        <w:t>72</w:t>
      </w:r>
      <w:r w:rsidRPr="009E1750">
        <w:rPr>
          <w:noProof/>
          <w:szCs w:val="24"/>
        </w:rPr>
        <w:t>(3), 623–631. Retrieved from http://www.ncbi.nlm.nih.gov/pubmed/4017213</w:t>
      </w:r>
    </w:p>
    <w:p w14:paraId="04A99588"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Baumgart, D., Haude, M., Görge, G., Liu, F., Ge, J., Grosse-Eggebrecht, C., … Heusch, G. (1999). Augmented alpha-adrenergic constriction of atherosclerotic human coronary arteries. </w:t>
      </w:r>
      <w:r w:rsidRPr="009E1750">
        <w:rPr>
          <w:i/>
          <w:iCs/>
          <w:noProof/>
          <w:szCs w:val="24"/>
        </w:rPr>
        <w:t>Circulation</w:t>
      </w:r>
      <w:r w:rsidRPr="009E1750">
        <w:rPr>
          <w:noProof/>
          <w:szCs w:val="24"/>
        </w:rPr>
        <w:t xml:space="preserve">, </w:t>
      </w:r>
      <w:r w:rsidRPr="009E1750">
        <w:rPr>
          <w:i/>
          <w:iCs/>
          <w:noProof/>
          <w:szCs w:val="24"/>
        </w:rPr>
        <w:t>99</w:t>
      </w:r>
      <w:r w:rsidRPr="009E1750">
        <w:rPr>
          <w:noProof/>
          <w:szCs w:val="24"/>
        </w:rPr>
        <w:t>(16), 2090–2097. Retrieved from http://www.ncbi.nlm.nih.gov/pubmed/10217647</w:t>
      </w:r>
    </w:p>
    <w:p w14:paraId="78DA23E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Beau, S. L., Tolley, T. K., &amp; Saffitz, J. E. (1993). Heterogeneous transmural distribution of β-adrenergic receptor subtypes in failing human hearts. </w:t>
      </w:r>
      <w:r w:rsidRPr="009E1750">
        <w:rPr>
          <w:i/>
          <w:iCs/>
          <w:noProof/>
          <w:szCs w:val="24"/>
        </w:rPr>
        <w:t>Circulation</w:t>
      </w:r>
      <w:r w:rsidRPr="009E1750">
        <w:rPr>
          <w:noProof/>
          <w:szCs w:val="24"/>
        </w:rPr>
        <w:t xml:space="preserve">, </w:t>
      </w:r>
      <w:r w:rsidRPr="009E1750">
        <w:rPr>
          <w:i/>
          <w:iCs/>
          <w:noProof/>
          <w:szCs w:val="24"/>
        </w:rPr>
        <w:t>88</w:t>
      </w:r>
      <w:r w:rsidRPr="009E1750">
        <w:rPr>
          <w:noProof/>
          <w:szCs w:val="24"/>
        </w:rPr>
        <w:t>(6), 2501–2509. https://doi.org/10.1161/01.CIR.88.6.2501</w:t>
      </w:r>
    </w:p>
    <w:p w14:paraId="63A00FCF"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Brack, K. E., Patel, V. H., Coote, J. H., &amp; Ng, G. A. (2007). Nitric oxide mediates the vagal protective effect on ventricular fibrillation via effects on action potential duration restitution in the rabbit heart. </w:t>
      </w:r>
      <w:r w:rsidRPr="009E1750">
        <w:rPr>
          <w:i/>
          <w:iCs/>
          <w:noProof/>
          <w:szCs w:val="24"/>
        </w:rPr>
        <w:t>Journal of Physiology</w:t>
      </w:r>
      <w:r w:rsidRPr="009E1750">
        <w:rPr>
          <w:noProof/>
          <w:szCs w:val="24"/>
        </w:rPr>
        <w:t xml:space="preserve">, </w:t>
      </w:r>
      <w:r w:rsidRPr="009E1750">
        <w:rPr>
          <w:i/>
          <w:iCs/>
          <w:noProof/>
          <w:szCs w:val="24"/>
        </w:rPr>
        <w:t>583</w:t>
      </w:r>
      <w:r w:rsidRPr="009E1750">
        <w:rPr>
          <w:noProof/>
          <w:szCs w:val="24"/>
        </w:rPr>
        <w:t>(2), 695–704. https://doi.org/10.1113/jphysiol.2007.138461</w:t>
      </w:r>
    </w:p>
    <w:p w14:paraId="0E8B6FB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Cao, J.-M., Chen, L. S., KenKnight, B. H., Ohara, T., Lee, M.-H., Tsai, J., … Chen, P.-S. (2000). Nerve Sprouting and Sudden Cardiac Death. </w:t>
      </w:r>
      <w:r w:rsidRPr="009E1750">
        <w:rPr>
          <w:i/>
          <w:iCs/>
          <w:noProof/>
          <w:szCs w:val="24"/>
        </w:rPr>
        <w:t>Circulation Research</w:t>
      </w:r>
      <w:r w:rsidRPr="009E1750">
        <w:rPr>
          <w:noProof/>
          <w:szCs w:val="24"/>
        </w:rPr>
        <w:t xml:space="preserve">, </w:t>
      </w:r>
      <w:r w:rsidRPr="009E1750">
        <w:rPr>
          <w:i/>
          <w:iCs/>
          <w:noProof/>
          <w:szCs w:val="24"/>
        </w:rPr>
        <w:t>86</w:t>
      </w:r>
      <w:r w:rsidRPr="009E1750">
        <w:rPr>
          <w:noProof/>
          <w:szCs w:val="24"/>
        </w:rPr>
        <w:t>(7), 816–821. https://doi.org/10.1161/01.RES.86.7.816</w:t>
      </w:r>
    </w:p>
    <w:p w14:paraId="16496818"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Chen, P. S., Chen, L. S., Cao, J. M., Sharifi, B., Karagueuzian, H. S., &amp; Fishbein, M. C. (2001). Sympathetic nerve sprouting, electrical remodeling and the mechanisms of sudden cardiac death. </w:t>
      </w:r>
      <w:r w:rsidRPr="009E1750">
        <w:rPr>
          <w:i/>
          <w:iCs/>
          <w:noProof/>
          <w:szCs w:val="24"/>
        </w:rPr>
        <w:t>Cardiovascular Research</w:t>
      </w:r>
      <w:r w:rsidRPr="009E1750">
        <w:rPr>
          <w:noProof/>
          <w:szCs w:val="24"/>
        </w:rPr>
        <w:t xml:space="preserve">, </w:t>
      </w:r>
      <w:r w:rsidRPr="009E1750">
        <w:rPr>
          <w:i/>
          <w:iCs/>
          <w:noProof/>
          <w:szCs w:val="24"/>
        </w:rPr>
        <w:t>50</w:t>
      </w:r>
      <w:r w:rsidRPr="009E1750">
        <w:rPr>
          <w:noProof/>
          <w:szCs w:val="24"/>
        </w:rPr>
        <w:t>(2), 409–416. https://doi.org/10.1016/S0008-6363(00)00308-4</w:t>
      </w:r>
    </w:p>
    <w:p w14:paraId="192B256E"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Crick, S. J., Anderson, R. H., Ho, S. Y., &amp; Sheppard, M. N. (1999). Localisation and quantitation of autonomic innervation in the porcine heart II: endocardium, myocardium and epicardium. </w:t>
      </w:r>
      <w:r w:rsidRPr="009E1750">
        <w:rPr>
          <w:i/>
          <w:iCs/>
          <w:noProof/>
          <w:szCs w:val="24"/>
        </w:rPr>
        <w:t>Journal of Anatomy</w:t>
      </w:r>
      <w:r w:rsidRPr="009E1750">
        <w:rPr>
          <w:noProof/>
          <w:szCs w:val="24"/>
        </w:rPr>
        <w:t xml:space="preserve">, </w:t>
      </w:r>
      <w:r w:rsidRPr="009E1750">
        <w:rPr>
          <w:i/>
          <w:iCs/>
          <w:noProof/>
          <w:szCs w:val="24"/>
        </w:rPr>
        <w:t>195 ( Pt 3</w:t>
      </w:r>
      <w:r w:rsidRPr="009E1750">
        <w:rPr>
          <w:noProof/>
          <w:szCs w:val="24"/>
        </w:rPr>
        <w:t>(3), 359–373. https://doi.org/10.1046/j.1469-7580.1999.19530359.x</w:t>
      </w:r>
    </w:p>
    <w:p w14:paraId="2747B618"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de Silva, R. A. (1989). John MacWilliam, evolutionary biology and sudden cardiac death. </w:t>
      </w:r>
      <w:r w:rsidRPr="009E1750">
        <w:rPr>
          <w:i/>
          <w:iCs/>
          <w:noProof/>
          <w:szCs w:val="24"/>
        </w:rPr>
        <w:t>Journal of the American College of Cardiology</w:t>
      </w:r>
      <w:r w:rsidRPr="009E1750">
        <w:rPr>
          <w:noProof/>
          <w:szCs w:val="24"/>
        </w:rPr>
        <w:t xml:space="preserve">, </w:t>
      </w:r>
      <w:r w:rsidRPr="009E1750">
        <w:rPr>
          <w:i/>
          <w:iCs/>
          <w:noProof/>
          <w:szCs w:val="24"/>
        </w:rPr>
        <w:t>14</w:t>
      </w:r>
      <w:r w:rsidRPr="009E1750">
        <w:rPr>
          <w:noProof/>
          <w:szCs w:val="24"/>
        </w:rPr>
        <w:t>(7), 1843–1849. https://doi.org/10.1016/0735-1097(89)90041-7</w:t>
      </w:r>
    </w:p>
    <w:p w14:paraId="052174FD"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Di Carli, M. F., Tobes, M. C., Mangner, T., Levine, A. B., Muzik, O., Chakroborty, P., &amp; Levine, T. B. (2002). Effects of Cardiac Sympathetic Innervation on Coronary Blood Flow. </w:t>
      </w:r>
      <w:r w:rsidRPr="009E1750">
        <w:rPr>
          <w:i/>
          <w:iCs/>
          <w:noProof/>
          <w:szCs w:val="24"/>
        </w:rPr>
        <w:t>New England Journal of Medicine</w:t>
      </w:r>
      <w:r w:rsidRPr="009E1750">
        <w:rPr>
          <w:noProof/>
          <w:szCs w:val="24"/>
        </w:rPr>
        <w:t xml:space="preserve">, </w:t>
      </w:r>
      <w:r w:rsidRPr="009E1750">
        <w:rPr>
          <w:i/>
          <w:iCs/>
          <w:noProof/>
          <w:szCs w:val="24"/>
        </w:rPr>
        <w:t>336</w:t>
      </w:r>
      <w:r w:rsidRPr="009E1750">
        <w:rPr>
          <w:noProof/>
          <w:szCs w:val="24"/>
        </w:rPr>
        <w:t>(17), 1208–1216. https://doi.org/10.1056/nejm199704243361703</w:t>
      </w:r>
    </w:p>
    <w:p w14:paraId="6F91BF36"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Dolezel, S., Gerová, M., Gero, J., Sládek, T., &amp; Vasku, J. (1978). Adrenergic innervation of the coronary arteries and the myocardium. </w:t>
      </w:r>
      <w:r w:rsidRPr="009E1750">
        <w:rPr>
          <w:i/>
          <w:iCs/>
          <w:noProof/>
          <w:szCs w:val="24"/>
        </w:rPr>
        <w:t>Acta Anatomica</w:t>
      </w:r>
      <w:r w:rsidRPr="009E1750">
        <w:rPr>
          <w:noProof/>
          <w:szCs w:val="24"/>
        </w:rPr>
        <w:t xml:space="preserve">, </w:t>
      </w:r>
      <w:r w:rsidRPr="009E1750">
        <w:rPr>
          <w:i/>
          <w:iCs/>
          <w:noProof/>
          <w:szCs w:val="24"/>
        </w:rPr>
        <w:t>100</w:t>
      </w:r>
      <w:r w:rsidRPr="009E1750">
        <w:rPr>
          <w:noProof/>
          <w:szCs w:val="24"/>
        </w:rPr>
        <w:t>(3), 306–316. Retrieved from http://www.ncbi.nlm.nih.gov/pubmed/619505</w:t>
      </w:r>
    </w:p>
    <w:p w14:paraId="45616863"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9E1750">
        <w:rPr>
          <w:i/>
          <w:iCs/>
          <w:noProof/>
          <w:szCs w:val="24"/>
        </w:rPr>
        <w:t>Physiology</w:t>
      </w:r>
      <w:r w:rsidRPr="009E1750">
        <w:rPr>
          <w:noProof/>
          <w:szCs w:val="24"/>
        </w:rPr>
        <w:t>, 261–269.</w:t>
      </w:r>
    </w:p>
    <w:p w14:paraId="44EE7BDA"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Dukes, I. D., &amp; Vaughan Williams, E. M. (1984). Effects of selective alpha 1</w:t>
      </w:r>
      <w:r w:rsidRPr="009E1750">
        <w:rPr>
          <w:rFonts w:ascii="Cambria Math" w:hAnsi="Cambria Math" w:cs="Cambria Math"/>
          <w:noProof/>
          <w:szCs w:val="24"/>
        </w:rPr>
        <w:t>‐</w:t>
      </w:r>
      <w:r w:rsidRPr="009E1750">
        <w:rPr>
          <w:noProof/>
          <w:szCs w:val="24"/>
        </w:rPr>
        <w:t>, alpha 2</w:t>
      </w:r>
      <w:r w:rsidRPr="009E1750">
        <w:rPr>
          <w:rFonts w:ascii="Cambria Math" w:hAnsi="Cambria Math" w:cs="Cambria Math"/>
          <w:noProof/>
          <w:szCs w:val="24"/>
        </w:rPr>
        <w:t>‐</w:t>
      </w:r>
      <w:r w:rsidRPr="009E1750">
        <w:rPr>
          <w:noProof/>
          <w:szCs w:val="24"/>
        </w:rPr>
        <w:t>, beta 1</w:t>
      </w:r>
      <w:r w:rsidRPr="009E1750">
        <w:rPr>
          <w:rFonts w:ascii="Cambria Math" w:hAnsi="Cambria Math" w:cs="Cambria Math"/>
          <w:noProof/>
          <w:szCs w:val="24"/>
        </w:rPr>
        <w:t>‐</w:t>
      </w:r>
      <w:r w:rsidRPr="009E1750">
        <w:rPr>
          <w:noProof/>
          <w:szCs w:val="24"/>
        </w:rPr>
        <w:t>and beta 2</w:t>
      </w:r>
      <w:r w:rsidRPr="009E1750">
        <w:rPr>
          <w:rFonts w:ascii="Cambria Math" w:hAnsi="Cambria Math" w:cs="Cambria Math"/>
          <w:noProof/>
          <w:szCs w:val="24"/>
        </w:rPr>
        <w:t>‐</w:t>
      </w:r>
      <w:r w:rsidRPr="009E1750">
        <w:rPr>
          <w:noProof/>
          <w:szCs w:val="24"/>
        </w:rPr>
        <w:t xml:space="preserve">adrenoceptor stimulation on potentials and contractions in the rabbit heart. </w:t>
      </w:r>
      <w:r w:rsidRPr="009E1750">
        <w:rPr>
          <w:i/>
          <w:iCs/>
          <w:noProof/>
          <w:szCs w:val="24"/>
        </w:rPr>
        <w:t>The Journal of Physiology</w:t>
      </w:r>
      <w:r w:rsidRPr="009E1750">
        <w:rPr>
          <w:noProof/>
          <w:szCs w:val="24"/>
        </w:rPr>
        <w:t xml:space="preserve">, </w:t>
      </w:r>
      <w:r w:rsidRPr="009E1750">
        <w:rPr>
          <w:i/>
          <w:iCs/>
          <w:noProof/>
          <w:szCs w:val="24"/>
        </w:rPr>
        <w:t>355</w:t>
      </w:r>
      <w:r w:rsidRPr="009E1750">
        <w:rPr>
          <w:noProof/>
          <w:szCs w:val="24"/>
        </w:rPr>
        <w:t>(1), 523–546. https://doi.org/10.1113/jphysiol.1984.sp015436</w:t>
      </w:r>
    </w:p>
    <w:p w14:paraId="0C12248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Franzoso, M., Zaglia, T., &amp; Mongillo, M. (2016). Putting together the clues of the everlasting neuro-cardiac liaison. </w:t>
      </w:r>
      <w:r w:rsidRPr="009E1750">
        <w:rPr>
          <w:i/>
          <w:iCs/>
          <w:noProof/>
          <w:szCs w:val="24"/>
        </w:rPr>
        <w:t>Biochimica et Biophysica Acta - Molecular Cell Research</w:t>
      </w:r>
      <w:r w:rsidRPr="009E1750">
        <w:rPr>
          <w:noProof/>
          <w:szCs w:val="24"/>
        </w:rPr>
        <w:t xml:space="preserve">, </w:t>
      </w:r>
      <w:r w:rsidRPr="009E1750">
        <w:rPr>
          <w:i/>
          <w:iCs/>
          <w:noProof/>
          <w:szCs w:val="24"/>
        </w:rPr>
        <w:t>1863</w:t>
      </w:r>
      <w:r w:rsidRPr="009E1750">
        <w:rPr>
          <w:noProof/>
          <w:szCs w:val="24"/>
        </w:rPr>
        <w:t>(7), 1904–1915. https://doi.org/10.1016/j.bbamcr.2016.01.009</w:t>
      </w:r>
    </w:p>
    <w:p w14:paraId="2F1009B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Greene, W. A., Goldstein, S., &amp; Moss, A. J. (1972). Psychosocial Aspects of Sudden Death: A Preliminary Report. </w:t>
      </w:r>
      <w:r w:rsidRPr="009E1750">
        <w:rPr>
          <w:i/>
          <w:iCs/>
          <w:noProof/>
          <w:szCs w:val="24"/>
        </w:rPr>
        <w:t>Archives of Internal Medicine</w:t>
      </w:r>
      <w:r w:rsidRPr="009E1750">
        <w:rPr>
          <w:noProof/>
          <w:szCs w:val="24"/>
        </w:rPr>
        <w:t xml:space="preserve">, </w:t>
      </w:r>
      <w:r w:rsidRPr="009E1750">
        <w:rPr>
          <w:i/>
          <w:iCs/>
          <w:noProof/>
          <w:szCs w:val="24"/>
        </w:rPr>
        <w:t>129</w:t>
      </w:r>
      <w:r w:rsidRPr="009E1750">
        <w:rPr>
          <w:noProof/>
          <w:szCs w:val="24"/>
        </w:rPr>
        <w:t>(5), 725–731. https://doi.org/10.1001/archinte.1972.00320050049005</w:t>
      </w:r>
    </w:p>
    <w:p w14:paraId="15516D93"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ardwick, J. C., Ryan, S. E., Beaumont, E., Ardell, J. L., &amp; Southerland, E. M. (2014). Dynamic remodeling of the guinea pig intrinsic cardiac plexus induced by chronic myocardial infarction. </w:t>
      </w:r>
      <w:r w:rsidRPr="009E1750">
        <w:rPr>
          <w:i/>
          <w:iCs/>
          <w:noProof/>
          <w:szCs w:val="24"/>
        </w:rPr>
        <w:t>Autonomic Neuroscience: Basic and Clinical</w:t>
      </w:r>
      <w:r w:rsidRPr="009E1750">
        <w:rPr>
          <w:noProof/>
          <w:szCs w:val="24"/>
        </w:rPr>
        <w:t xml:space="preserve">, </w:t>
      </w:r>
      <w:r w:rsidRPr="009E1750">
        <w:rPr>
          <w:i/>
          <w:iCs/>
          <w:noProof/>
          <w:szCs w:val="24"/>
        </w:rPr>
        <w:t>181</w:t>
      </w:r>
      <w:r w:rsidRPr="009E1750">
        <w:rPr>
          <w:noProof/>
          <w:szCs w:val="24"/>
        </w:rPr>
        <w:t>(1), 4–12. https://doi.org/10.1016/j.autneu.2013.10.008</w:t>
      </w:r>
    </w:p>
    <w:p w14:paraId="6FE56DCD"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arris, A. S., Otero, H., &amp; Bocage, A. J. (1971). The induction of arrhythmias by sympathetic activity before and after occlusion of a coronary artery in the canine heart. </w:t>
      </w:r>
      <w:r w:rsidRPr="009E1750">
        <w:rPr>
          <w:i/>
          <w:iCs/>
          <w:noProof/>
          <w:szCs w:val="24"/>
        </w:rPr>
        <w:t>Journal of Electrocardiology</w:t>
      </w:r>
      <w:r w:rsidRPr="009E1750">
        <w:rPr>
          <w:noProof/>
          <w:szCs w:val="24"/>
        </w:rPr>
        <w:t xml:space="preserve">, </w:t>
      </w:r>
      <w:r w:rsidRPr="009E1750">
        <w:rPr>
          <w:i/>
          <w:iCs/>
          <w:noProof/>
          <w:szCs w:val="24"/>
        </w:rPr>
        <w:t>4</w:t>
      </w:r>
      <w:r w:rsidRPr="009E1750">
        <w:rPr>
          <w:noProof/>
          <w:szCs w:val="24"/>
        </w:rPr>
        <w:t>(1), 34–43. https://doi.org/10.1016/S0022-0736(71)80048-1</w:t>
      </w:r>
    </w:p>
    <w:p w14:paraId="4FB243AA"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erre, J. M., Wetstein, L., Lin, Y. L., Mills, A. S., Dae, M., &amp; Thames, M. D. (1988). Effect of transmural versus nontransmural myocardial infarction on inducibility of ventricular arrhythmias during sympathetic stimulation in dogs. </w:t>
      </w:r>
      <w:r w:rsidRPr="009E1750">
        <w:rPr>
          <w:i/>
          <w:iCs/>
          <w:noProof/>
          <w:szCs w:val="24"/>
        </w:rPr>
        <w:t>Journal of the American College of Cardiology</w:t>
      </w:r>
      <w:r w:rsidRPr="009E1750">
        <w:rPr>
          <w:noProof/>
          <w:szCs w:val="24"/>
        </w:rPr>
        <w:t xml:space="preserve">, </w:t>
      </w:r>
      <w:r w:rsidRPr="009E1750">
        <w:rPr>
          <w:i/>
          <w:iCs/>
          <w:noProof/>
          <w:szCs w:val="24"/>
        </w:rPr>
        <w:t>11</w:t>
      </w:r>
      <w:r w:rsidRPr="009E1750">
        <w:rPr>
          <w:noProof/>
          <w:szCs w:val="24"/>
        </w:rPr>
        <w:t>(2), 414–421. https://doi.org/10.1016/0735-1097(88)90110-6</w:t>
      </w:r>
    </w:p>
    <w:p w14:paraId="04DAA3B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erring, N. (2015). Autonomic control of the heart: Going beyond the classical neurotransmitters. </w:t>
      </w:r>
      <w:r w:rsidRPr="009E1750">
        <w:rPr>
          <w:i/>
          <w:iCs/>
          <w:noProof/>
          <w:szCs w:val="24"/>
        </w:rPr>
        <w:t>Experimental Physiology</w:t>
      </w:r>
      <w:r w:rsidRPr="009E1750">
        <w:rPr>
          <w:noProof/>
          <w:szCs w:val="24"/>
        </w:rPr>
        <w:t xml:space="preserve">, </w:t>
      </w:r>
      <w:r w:rsidRPr="009E1750">
        <w:rPr>
          <w:i/>
          <w:iCs/>
          <w:noProof/>
          <w:szCs w:val="24"/>
        </w:rPr>
        <w:t>100</w:t>
      </w:r>
      <w:r w:rsidRPr="009E1750">
        <w:rPr>
          <w:noProof/>
          <w:szCs w:val="24"/>
        </w:rPr>
        <w:t>(4), 354–358. https://doi.org/10.1113/expphysiol.2014.080184</w:t>
      </w:r>
    </w:p>
    <w:p w14:paraId="52C70D2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erring, N., Cranley, J., Lokale, M. N., Li, D., Shanks, J., Alston, E. N., … Paterson, D. J. (2012). The cardiac sympathetic co-transmitter galanin reduces acetylcholine release and vagal bradycardia: Implications for neural control of cardiac excitability. </w:t>
      </w:r>
      <w:r w:rsidRPr="009E1750">
        <w:rPr>
          <w:i/>
          <w:iCs/>
          <w:noProof/>
          <w:szCs w:val="24"/>
        </w:rPr>
        <w:t>Journal of Molecular and Cellular Cardiology</w:t>
      </w:r>
      <w:r w:rsidRPr="009E1750">
        <w:rPr>
          <w:noProof/>
          <w:szCs w:val="24"/>
        </w:rPr>
        <w:t xml:space="preserve">, </w:t>
      </w:r>
      <w:r w:rsidRPr="009E1750">
        <w:rPr>
          <w:i/>
          <w:iCs/>
          <w:noProof/>
          <w:szCs w:val="24"/>
        </w:rPr>
        <w:t>52</w:t>
      </w:r>
      <w:r w:rsidRPr="009E1750">
        <w:rPr>
          <w:noProof/>
          <w:szCs w:val="24"/>
        </w:rPr>
        <w:t>(3), 667–676. https://doi.org/10.1016/j.yjmcc.2011.11.016</w:t>
      </w:r>
    </w:p>
    <w:p w14:paraId="39506610"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erring, N., Lokale, M. N., Danson, E. J., Heaton, D. A., &amp; Paterson, D. J. (2008). Neuropeptide Y reduces acetylcholine release and vagal bradycardia via a Y2 receptor-mediated, protein kinase C-dependent pathway. </w:t>
      </w:r>
      <w:r w:rsidRPr="009E1750">
        <w:rPr>
          <w:i/>
          <w:iCs/>
          <w:noProof/>
          <w:szCs w:val="24"/>
        </w:rPr>
        <w:t>Journal of Molecular and Cellular Cardiology</w:t>
      </w:r>
      <w:r w:rsidRPr="009E1750">
        <w:rPr>
          <w:noProof/>
          <w:szCs w:val="24"/>
        </w:rPr>
        <w:t xml:space="preserve">, </w:t>
      </w:r>
      <w:r w:rsidRPr="009E1750">
        <w:rPr>
          <w:i/>
          <w:iCs/>
          <w:noProof/>
          <w:szCs w:val="24"/>
        </w:rPr>
        <w:t>44</w:t>
      </w:r>
      <w:r w:rsidRPr="009E1750">
        <w:rPr>
          <w:noProof/>
          <w:szCs w:val="24"/>
        </w:rPr>
        <w:t>(3), 477–485. https://doi.org/10.1016/j.yjmcc.2007.10.001</w:t>
      </w:r>
    </w:p>
    <w:p w14:paraId="5C6845EF"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irsch, E., Hilfiker-Kleiner, D., Balligand, J.-L., Tarone, G., De Windt, L., Bauersachs, J., … Schulz, R. (2013). Interaction of the heart and its close and distant neighbours: report of the Meeting of the ESC Working Groups Myocardial Function and Cellular Biology. </w:t>
      </w:r>
      <w:r w:rsidRPr="009E1750">
        <w:rPr>
          <w:i/>
          <w:iCs/>
          <w:noProof/>
          <w:szCs w:val="24"/>
        </w:rPr>
        <w:t>Cardiovascular Research</w:t>
      </w:r>
      <w:r w:rsidRPr="009E1750">
        <w:rPr>
          <w:noProof/>
          <w:szCs w:val="24"/>
        </w:rPr>
        <w:t xml:space="preserve">, </w:t>
      </w:r>
      <w:r w:rsidRPr="009E1750">
        <w:rPr>
          <w:i/>
          <w:iCs/>
          <w:noProof/>
          <w:szCs w:val="24"/>
        </w:rPr>
        <w:t>99</w:t>
      </w:r>
      <w:r w:rsidRPr="009E1750">
        <w:rPr>
          <w:noProof/>
          <w:szCs w:val="24"/>
        </w:rPr>
        <w:t>(4), 595–599. https://doi.org/10.1093/cvr/cvt179</w:t>
      </w:r>
    </w:p>
    <w:p w14:paraId="274FBEAA"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oover, D. B., Isaacs, E. R., Jacques, F., Hoard, J. L., Pagé, P., &amp; Armour, J. A. (2009). Localization of multiple neurotransmitters in surgically derived specimens of human atrial ganglia. </w:t>
      </w:r>
      <w:r w:rsidRPr="009E1750">
        <w:rPr>
          <w:i/>
          <w:iCs/>
          <w:noProof/>
          <w:szCs w:val="24"/>
        </w:rPr>
        <w:t>Neuroscience</w:t>
      </w:r>
      <w:r w:rsidRPr="009E1750">
        <w:rPr>
          <w:noProof/>
          <w:szCs w:val="24"/>
        </w:rPr>
        <w:t xml:space="preserve">, </w:t>
      </w:r>
      <w:r w:rsidRPr="009E1750">
        <w:rPr>
          <w:i/>
          <w:iCs/>
          <w:noProof/>
          <w:szCs w:val="24"/>
        </w:rPr>
        <w:t>164</w:t>
      </w:r>
      <w:r w:rsidRPr="009E1750">
        <w:rPr>
          <w:noProof/>
          <w:szCs w:val="24"/>
        </w:rPr>
        <w:t>(3), 1170–1179. https://doi.org/10.1016/j.neuroscience.2009.09.001</w:t>
      </w:r>
    </w:p>
    <w:p w14:paraId="39523542"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Huang, W. A., Boyle, N. G., &amp; Vaseghi, M. (2017). Cardiac Innervation and the Autonomic Nervous System in Sudden Cardiac Death. </w:t>
      </w:r>
      <w:r w:rsidRPr="009E1750">
        <w:rPr>
          <w:i/>
          <w:iCs/>
          <w:noProof/>
          <w:szCs w:val="24"/>
        </w:rPr>
        <w:t>Cardiac Electrophysiology Clinics</w:t>
      </w:r>
      <w:r w:rsidRPr="009E1750">
        <w:rPr>
          <w:noProof/>
          <w:szCs w:val="24"/>
        </w:rPr>
        <w:t>, Vol. 9, pp. 665–679. https://doi.org/10.1016/j.ccep.2017.08.002</w:t>
      </w:r>
    </w:p>
    <w:p w14:paraId="21D1F2FB"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Inoue, H., Skale, B. T., &amp; Zipes, D. P. (1988). Effects of ischemia on cardiac afferent sympathetic and vagal reflexes in dog. </w:t>
      </w:r>
      <w:r w:rsidRPr="009E1750">
        <w:rPr>
          <w:i/>
          <w:iCs/>
          <w:noProof/>
          <w:szCs w:val="24"/>
        </w:rPr>
        <w:t>American Journal of Physiology-Heart and Circulatory Physiology</w:t>
      </w:r>
      <w:r w:rsidRPr="009E1750">
        <w:rPr>
          <w:noProof/>
          <w:szCs w:val="24"/>
        </w:rPr>
        <w:t xml:space="preserve">, </w:t>
      </w:r>
      <w:r w:rsidRPr="009E1750">
        <w:rPr>
          <w:i/>
          <w:iCs/>
          <w:noProof/>
          <w:szCs w:val="24"/>
        </w:rPr>
        <w:t>255</w:t>
      </w:r>
      <w:r w:rsidRPr="009E1750">
        <w:rPr>
          <w:noProof/>
          <w:szCs w:val="24"/>
        </w:rPr>
        <w:t>(1), H26–H35. https://doi.org/10.1152/ajpheart.1988.255.1.H26</w:t>
      </w:r>
    </w:p>
    <w:p w14:paraId="0E633E09"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Inoue, H., &amp; Zipes, D. P. (1987). Results of sympathetic denervation in the canine heart: Supersensitivity that may be arrhythmogenic. </w:t>
      </w:r>
      <w:r w:rsidRPr="009E1750">
        <w:rPr>
          <w:i/>
          <w:iCs/>
          <w:noProof/>
          <w:szCs w:val="24"/>
        </w:rPr>
        <w:t>Circulation</w:t>
      </w:r>
      <w:r w:rsidRPr="009E1750">
        <w:rPr>
          <w:noProof/>
          <w:szCs w:val="24"/>
        </w:rPr>
        <w:t xml:space="preserve">, </w:t>
      </w:r>
      <w:r w:rsidRPr="009E1750">
        <w:rPr>
          <w:i/>
          <w:iCs/>
          <w:noProof/>
          <w:szCs w:val="24"/>
        </w:rPr>
        <w:t>75</w:t>
      </w:r>
      <w:r w:rsidRPr="009E1750">
        <w:rPr>
          <w:noProof/>
          <w:szCs w:val="24"/>
        </w:rPr>
        <w:t>(4), 877–887. https://doi.org/10.1161/01.CIR.75.4.877</w:t>
      </w:r>
    </w:p>
    <w:p w14:paraId="104F9140"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Inoue, H., &amp; Zipes, D. P. (1988). Time course of denervation of efferent sympathetic and vagal nerves after occlusion of the coronary artery in the canine heart. </w:t>
      </w:r>
      <w:r w:rsidRPr="009E1750">
        <w:rPr>
          <w:i/>
          <w:iCs/>
          <w:noProof/>
          <w:szCs w:val="24"/>
        </w:rPr>
        <w:t>Circulation Research</w:t>
      </w:r>
      <w:r w:rsidRPr="009E1750">
        <w:rPr>
          <w:noProof/>
          <w:szCs w:val="24"/>
        </w:rPr>
        <w:t xml:space="preserve">, </w:t>
      </w:r>
      <w:r w:rsidRPr="009E1750">
        <w:rPr>
          <w:i/>
          <w:iCs/>
          <w:noProof/>
          <w:szCs w:val="24"/>
        </w:rPr>
        <w:t>62</w:t>
      </w:r>
      <w:r w:rsidRPr="009E1750">
        <w:rPr>
          <w:noProof/>
          <w:szCs w:val="24"/>
        </w:rPr>
        <w:t>(6), 1111–1120. Retrieved from http://www.ncbi.nlm.nih.gov/pubmed/3383360</w:t>
      </w:r>
    </w:p>
    <w:p w14:paraId="5783FDA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Kliks, B. R., Burgess, M. J., &amp; Abildskov, J. A. (1975). Influence of sympathetic tone on ventricular fibrillation threshold during experimental coronary occlusion. </w:t>
      </w:r>
      <w:r w:rsidRPr="009E1750">
        <w:rPr>
          <w:i/>
          <w:iCs/>
          <w:noProof/>
          <w:szCs w:val="24"/>
        </w:rPr>
        <w:t>The American Journal of Cardiology</w:t>
      </w:r>
      <w:r w:rsidRPr="009E1750">
        <w:rPr>
          <w:noProof/>
          <w:szCs w:val="24"/>
        </w:rPr>
        <w:t xml:space="preserve">, </w:t>
      </w:r>
      <w:r w:rsidRPr="009E1750">
        <w:rPr>
          <w:i/>
          <w:iCs/>
          <w:noProof/>
          <w:szCs w:val="24"/>
        </w:rPr>
        <w:t>36</w:t>
      </w:r>
      <w:r w:rsidRPr="009E1750">
        <w:rPr>
          <w:noProof/>
          <w:szCs w:val="24"/>
        </w:rPr>
        <w:t>(1), 45–49. https://doi.org/10.1016/0002-9149(75)90866-8</w:t>
      </w:r>
    </w:p>
    <w:p w14:paraId="7DA68206"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Kolman, B. S., Verrier, R. L., &amp; Lown, B. (1975). The effect of vagus nerve stimulation upon vulnerability of the canine ventricle. </w:t>
      </w:r>
      <w:r w:rsidRPr="009E1750">
        <w:rPr>
          <w:i/>
          <w:iCs/>
          <w:noProof/>
          <w:szCs w:val="24"/>
        </w:rPr>
        <w:t>Circulation</w:t>
      </w:r>
      <w:r w:rsidRPr="009E1750">
        <w:rPr>
          <w:noProof/>
          <w:szCs w:val="24"/>
        </w:rPr>
        <w:t xml:space="preserve">, </w:t>
      </w:r>
      <w:r w:rsidRPr="009E1750">
        <w:rPr>
          <w:i/>
          <w:iCs/>
          <w:noProof/>
          <w:szCs w:val="24"/>
        </w:rPr>
        <w:t>52</w:t>
      </w:r>
      <w:r w:rsidRPr="009E1750">
        <w:rPr>
          <w:noProof/>
          <w:szCs w:val="24"/>
        </w:rPr>
        <w:t>(4), 578–585. https://doi.org/10.1161/01.CIR.52.4.578</w:t>
      </w:r>
    </w:p>
    <w:p w14:paraId="77D70D46"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Lever, J. D., Ahmed, M., &amp; Irvine, G. (1965). Neuromuscular and intercellular relationships in the coronary arterioles. A morphological and quantitative study by light and electron microscopy. </w:t>
      </w:r>
      <w:r w:rsidRPr="009E1750">
        <w:rPr>
          <w:i/>
          <w:iCs/>
          <w:noProof/>
          <w:szCs w:val="24"/>
        </w:rPr>
        <w:t>Journal of Anatomy</w:t>
      </w:r>
      <w:r w:rsidRPr="009E1750">
        <w:rPr>
          <w:noProof/>
          <w:szCs w:val="24"/>
        </w:rPr>
        <w:t xml:space="preserve">, </w:t>
      </w:r>
      <w:r w:rsidRPr="009E1750">
        <w:rPr>
          <w:i/>
          <w:iCs/>
          <w:noProof/>
          <w:szCs w:val="24"/>
        </w:rPr>
        <w:t>99</w:t>
      </w:r>
      <w:r w:rsidRPr="009E1750">
        <w:rPr>
          <w:noProof/>
          <w:szCs w:val="24"/>
        </w:rPr>
        <w:t>(Pt 4), 829–840. Retrieved from http://www.ncbi.nlm.nih.gov/pubmed/4160131</w:t>
      </w:r>
    </w:p>
    <w:p w14:paraId="10252241"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Levy, M. N. (1971). Brief Reviews Sympathetlc-Parasympathetic Interactions in the Heart. In </w:t>
      </w:r>
      <w:r w:rsidRPr="009E1750">
        <w:rPr>
          <w:i/>
          <w:iCs/>
          <w:noProof/>
          <w:szCs w:val="24"/>
        </w:rPr>
        <w:t>Circulation Research An Official Journal of the American MI ear t Association</w:t>
      </w:r>
      <w:r w:rsidRPr="009E1750">
        <w:rPr>
          <w:noProof/>
          <w:szCs w:val="24"/>
        </w:rPr>
        <w:t>.</w:t>
      </w:r>
    </w:p>
    <w:p w14:paraId="7B9FD9C6"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Liao, Z., Lockhead, D., Larson, E. D., &amp; Proenza, C. (2010). Phosphorylation and modulation of hyperpolarization-activated HCN4 channels by protein kinase A in the mouse sinoatrial node. </w:t>
      </w:r>
      <w:r w:rsidRPr="009E1750">
        <w:rPr>
          <w:i/>
          <w:iCs/>
          <w:noProof/>
          <w:szCs w:val="24"/>
        </w:rPr>
        <w:t>The Journal of General Physiology</w:t>
      </w:r>
      <w:r w:rsidRPr="009E1750">
        <w:rPr>
          <w:noProof/>
          <w:szCs w:val="24"/>
        </w:rPr>
        <w:t xml:space="preserve">, </w:t>
      </w:r>
      <w:r w:rsidRPr="009E1750">
        <w:rPr>
          <w:i/>
          <w:iCs/>
          <w:noProof/>
          <w:szCs w:val="24"/>
        </w:rPr>
        <w:t>136</w:t>
      </w:r>
      <w:r w:rsidRPr="009E1750">
        <w:rPr>
          <w:noProof/>
          <w:szCs w:val="24"/>
        </w:rPr>
        <w:t>(3), 247–258. https://doi.org/10.1085/jgp.201010488</w:t>
      </w:r>
    </w:p>
    <w:p w14:paraId="3E7269AE"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Liu, Y., Yue, W. S., Liao, S. Y., Zhang, Y., Au, K. W., Shuto, C., … Tse, H. F. (2012). Thoracic spinal cord stimulation improves cardiac contractile function and myocardial oxygen consumption in a porcine model of ischemic heart failure. </w:t>
      </w:r>
      <w:r w:rsidRPr="009E1750">
        <w:rPr>
          <w:i/>
          <w:iCs/>
          <w:noProof/>
          <w:szCs w:val="24"/>
        </w:rPr>
        <w:t>Journal of Cardiovascular Electrophysiology</w:t>
      </w:r>
      <w:r w:rsidRPr="009E1750">
        <w:rPr>
          <w:noProof/>
          <w:szCs w:val="24"/>
        </w:rPr>
        <w:t xml:space="preserve">, </w:t>
      </w:r>
      <w:r w:rsidRPr="009E1750">
        <w:rPr>
          <w:i/>
          <w:iCs/>
          <w:noProof/>
          <w:szCs w:val="24"/>
        </w:rPr>
        <w:t>23</w:t>
      </w:r>
      <w:r w:rsidRPr="009E1750">
        <w:rPr>
          <w:noProof/>
          <w:szCs w:val="24"/>
        </w:rPr>
        <w:t>(5), 534–540. https://doi.org/10.1111/j.1540-8167.2011.02230.x</w:t>
      </w:r>
    </w:p>
    <w:p w14:paraId="464D0FA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Lown, B., Verrier, R. L., &amp; Rabinowitz, S. H. (1977). Neural and psychologic mechanisms and the problem of sudden cardiac death. </w:t>
      </w:r>
      <w:r w:rsidRPr="009E1750">
        <w:rPr>
          <w:i/>
          <w:iCs/>
          <w:noProof/>
          <w:szCs w:val="24"/>
        </w:rPr>
        <w:t>The American Journal of Cardiology</w:t>
      </w:r>
      <w:r w:rsidRPr="009E1750">
        <w:rPr>
          <w:noProof/>
          <w:szCs w:val="24"/>
        </w:rPr>
        <w:t xml:space="preserve">, </w:t>
      </w:r>
      <w:r w:rsidRPr="009E1750">
        <w:rPr>
          <w:i/>
          <w:iCs/>
          <w:noProof/>
          <w:szCs w:val="24"/>
        </w:rPr>
        <w:t>39</w:t>
      </w:r>
      <w:r w:rsidRPr="009E1750">
        <w:rPr>
          <w:noProof/>
          <w:szCs w:val="24"/>
        </w:rPr>
        <w:t>(6), 890–902. https://doi.org/10.1016/S0002-9149(77)80044-1</w:t>
      </w:r>
    </w:p>
    <w:p w14:paraId="155E5289"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alpas, S. (1998). The rhythmicity of sympathetic nerve activity. </w:t>
      </w:r>
      <w:r w:rsidRPr="009E1750">
        <w:rPr>
          <w:i/>
          <w:iCs/>
          <w:noProof/>
          <w:szCs w:val="24"/>
        </w:rPr>
        <w:t>Progress in Neurobiology</w:t>
      </w:r>
      <w:r w:rsidRPr="009E1750">
        <w:rPr>
          <w:noProof/>
          <w:szCs w:val="24"/>
        </w:rPr>
        <w:t xml:space="preserve">, </w:t>
      </w:r>
      <w:r w:rsidRPr="009E1750">
        <w:rPr>
          <w:i/>
          <w:iCs/>
          <w:noProof/>
          <w:szCs w:val="24"/>
        </w:rPr>
        <w:t>56</w:t>
      </w:r>
      <w:r w:rsidRPr="009E1750">
        <w:rPr>
          <w:noProof/>
          <w:szCs w:val="24"/>
        </w:rPr>
        <w:t>(1), 65–96. https://doi.org/10.1016/S0301-0082(98)00030-6</w:t>
      </w:r>
    </w:p>
    <w:p w14:paraId="5E911594"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artins, J. B., &amp; Zipes, D. P. (1980). Effects of sympathetic and vagal nerves on recovery properties of the endocardium and epicardium of the canine left ventricle. </w:t>
      </w:r>
      <w:r w:rsidRPr="009E1750">
        <w:rPr>
          <w:i/>
          <w:iCs/>
          <w:noProof/>
          <w:szCs w:val="24"/>
        </w:rPr>
        <w:t>Circulation Research</w:t>
      </w:r>
      <w:r w:rsidRPr="009E1750">
        <w:rPr>
          <w:noProof/>
          <w:szCs w:val="24"/>
        </w:rPr>
        <w:t xml:space="preserve">, </w:t>
      </w:r>
      <w:r w:rsidRPr="009E1750">
        <w:rPr>
          <w:i/>
          <w:iCs/>
          <w:noProof/>
          <w:szCs w:val="24"/>
        </w:rPr>
        <w:t>46</w:t>
      </w:r>
      <w:r w:rsidRPr="009E1750">
        <w:rPr>
          <w:noProof/>
          <w:szCs w:val="24"/>
        </w:rPr>
        <w:t>(1), 100–110. https://doi.org/10.1161/01.RES.46.1.100</w:t>
      </w:r>
    </w:p>
    <w:p w14:paraId="7EF5B75D"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atta, R. J., Lawler, J. E., &amp; Lown, B. (1976). Ventricular electrical instability in the conscious dog. </w:t>
      </w:r>
      <w:r w:rsidRPr="009E1750">
        <w:rPr>
          <w:i/>
          <w:iCs/>
          <w:noProof/>
          <w:szCs w:val="24"/>
        </w:rPr>
        <w:t>The American Journal of Cardiology</w:t>
      </w:r>
      <w:r w:rsidRPr="009E1750">
        <w:rPr>
          <w:noProof/>
          <w:szCs w:val="24"/>
        </w:rPr>
        <w:t xml:space="preserve">, </w:t>
      </w:r>
      <w:r w:rsidRPr="009E1750">
        <w:rPr>
          <w:i/>
          <w:iCs/>
          <w:noProof/>
          <w:szCs w:val="24"/>
        </w:rPr>
        <w:t>38</w:t>
      </w:r>
      <w:r w:rsidRPr="009E1750">
        <w:rPr>
          <w:noProof/>
          <w:szCs w:val="24"/>
        </w:rPr>
        <w:t>(5), 594–598. https://doi.org/10.1016/S0002-9149(76)80008-2</w:t>
      </w:r>
    </w:p>
    <w:p w14:paraId="33885A81"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cMahon, N. C., Drinkhill, M. J., &amp; Hainsworth, R. (1996). Vascular responses to stimulation of carotid, aortic and coronary artery baroreceptors with pulsatile and non-pulsatile pressures in anaesthetized dogs. </w:t>
      </w:r>
      <w:r w:rsidRPr="009E1750">
        <w:rPr>
          <w:i/>
          <w:iCs/>
          <w:noProof/>
          <w:szCs w:val="24"/>
        </w:rPr>
        <w:t>Experimental Physiology</w:t>
      </w:r>
      <w:r w:rsidRPr="009E1750">
        <w:rPr>
          <w:noProof/>
          <w:szCs w:val="24"/>
        </w:rPr>
        <w:t xml:space="preserve">, </w:t>
      </w:r>
      <w:r w:rsidRPr="009E1750">
        <w:rPr>
          <w:i/>
          <w:iCs/>
          <w:noProof/>
          <w:szCs w:val="24"/>
        </w:rPr>
        <w:t>81</w:t>
      </w:r>
      <w:r w:rsidRPr="009E1750">
        <w:rPr>
          <w:noProof/>
          <w:szCs w:val="24"/>
        </w:rPr>
        <w:t>(6), 969–981. https://doi.org/10.1113/expphysiol.1996.sp003997</w:t>
      </w:r>
    </w:p>
    <w:p w14:paraId="1104DA1D"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inisi, A J, &amp; Thames, M. D. (1993). Distribution of left ventricular sympathetic afferents demonstrated by reflex responses to transmural myocardial ischemia and to intracoronary and epicardial bradykinin. </w:t>
      </w:r>
      <w:r w:rsidRPr="009E1750">
        <w:rPr>
          <w:i/>
          <w:iCs/>
          <w:noProof/>
          <w:szCs w:val="24"/>
        </w:rPr>
        <w:t>Circulation</w:t>
      </w:r>
      <w:r w:rsidRPr="009E1750">
        <w:rPr>
          <w:noProof/>
          <w:szCs w:val="24"/>
        </w:rPr>
        <w:t xml:space="preserve">, </w:t>
      </w:r>
      <w:r w:rsidRPr="009E1750">
        <w:rPr>
          <w:i/>
          <w:iCs/>
          <w:noProof/>
          <w:szCs w:val="24"/>
        </w:rPr>
        <w:t>87</w:t>
      </w:r>
      <w:r w:rsidRPr="009E1750">
        <w:rPr>
          <w:noProof/>
          <w:szCs w:val="24"/>
        </w:rPr>
        <w:t>(1), 240–246. Retrieved from http://www.ncbi.nlm.nih.gov/pubmed/8419013</w:t>
      </w:r>
    </w:p>
    <w:p w14:paraId="02303672"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inisi, Anthony J, &amp; Thames, M. D. (1991). Activation of cardiac sympathetic afferents during coronary occlusion. Evidence for reflex activation of sympathetic nervous system during transmural myocardial ischemia in the dog. </w:t>
      </w:r>
      <w:r w:rsidRPr="009E1750">
        <w:rPr>
          <w:i/>
          <w:iCs/>
          <w:noProof/>
          <w:szCs w:val="24"/>
        </w:rPr>
        <w:t>Circulation</w:t>
      </w:r>
      <w:r w:rsidRPr="009E1750">
        <w:rPr>
          <w:noProof/>
          <w:szCs w:val="24"/>
        </w:rPr>
        <w:t xml:space="preserve">, </w:t>
      </w:r>
      <w:r w:rsidRPr="009E1750">
        <w:rPr>
          <w:i/>
          <w:iCs/>
          <w:noProof/>
          <w:szCs w:val="24"/>
        </w:rPr>
        <w:t>84</w:t>
      </w:r>
      <w:r w:rsidRPr="009E1750">
        <w:rPr>
          <w:noProof/>
          <w:szCs w:val="24"/>
        </w:rPr>
        <w:t>(1), 357–367. https://doi.org/10.1161/01.CIR.84.1.357</w:t>
      </w:r>
    </w:p>
    <w:p w14:paraId="0EA577D4"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omose, M., Tyndale-Hines, L., Bengel, F. M., &amp; Schwaiger, M. (2001). How heterogeneous is the cardiac autonomic innervation? </w:t>
      </w:r>
      <w:r w:rsidRPr="009E1750">
        <w:rPr>
          <w:i/>
          <w:iCs/>
          <w:noProof/>
          <w:szCs w:val="24"/>
        </w:rPr>
        <w:t>Basic Research in Cardiology</w:t>
      </w:r>
      <w:r w:rsidRPr="009E1750">
        <w:rPr>
          <w:noProof/>
          <w:szCs w:val="24"/>
        </w:rPr>
        <w:t xml:space="preserve">, </w:t>
      </w:r>
      <w:r w:rsidRPr="009E1750">
        <w:rPr>
          <w:i/>
          <w:iCs/>
          <w:noProof/>
          <w:szCs w:val="24"/>
        </w:rPr>
        <w:t>96</w:t>
      </w:r>
      <w:r w:rsidRPr="009E1750">
        <w:rPr>
          <w:noProof/>
          <w:szCs w:val="24"/>
        </w:rPr>
        <w:t>(6), 539–546. https://doi.org/10.1007/s003950170004</w:t>
      </w:r>
    </w:p>
    <w:p w14:paraId="7CF2AD4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orozumi, T., Kusuoka, H., Fukuchi, K., Tani, A., Uehara, T., Matsuda, S., … Nishimura, T. (1997). Myocardial iodine-123-metaiodobenzylguanidine images and autonomic nerve activity in normal subjects. </w:t>
      </w:r>
      <w:r w:rsidRPr="009E1750">
        <w:rPr>
          <w:i/>
          <w:iCs/>
          <w:noProof/>
          <w:szCs w:val="24"/>
        </w:rPr>
        <w:t>Journal of Nuclear Medicine : Official Publication, Society of Nuclear Medicine</w:t>
      </w:r>
      <w:r w:rsidRPr="009E1750">
        <w:rPr>
          <w:noProof/>
          <w:szCs w:val="24"/>
        </w:rPr>
        <w:t xml:space="preserve">, </w:t>
      </w:r>
      <w:r w:rsidRPr="009E1750">
        <w:rPr>
          <w:i/>
          <w:iCs/>
          <w:noProof/>
          <w:szCs w:val="24"/>
        </w:rPr>
        <w:t>38</w:t>
      </w:r>
      <w:r w:rsidRPr="009E1750">
        <w:rPr>
          <w:noProof/>
          <w:szCs w:val="24"/>
        </w:rPr>
        <w:t>(1), 49–52. Retrieved from http://www.ncbi.nlm.nih.gov/pubmed/8998149</w:t>
      </w:r>
    </w:p>
    <w:p w14:paraId="04EE3C30"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Murphree, S. S., &amp; Saffitz, J. E. (1988). Delineation of the distribution of beta-adrenergic receptor subtypes in canine myocardium. </w:t>
      </w:r>
      <w:r w:rsidRPr="009E1750">
        <w:rPr>
          <w:i/>
          <w:iCs/>
          <w:noProof/>
          <w:szCs w:val="24"/>
        </w:rPr>
        <w:t>Circulation Research</w:t>
      </w:r>
      <w:r w:rsidRPr="009E1750">
        <w:rPr>
          <w:noProof/>
          <w:szCs w:val="24"/>
        </w:rPr>
        <w:t xml:space="preserve">, </w:t>
      </w:r>
      <w:r w:rsidRPr="009E1750">
        <w:rPr>
          <w:i/>
          <w:iCs/>
          <w:noProof/>
          <w:szCs w:val="24"/>
        </w:rPr>
        <w:t>63</w:t>
      </w:r>
      <w:r w:rsidRPr="009E1750">
        <w:rPr>
          <w:noProof/>
          <w:szCs w:val="24"/>
        </w:rPr>
        <w:t>(1), 117–125. Retrieved from http://www.ncbi.nlm.nih.gov/pubmed/2838202</w:t>
      </w:r>
    </w:p>
    <w:p w14:paraId="4287A453"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Neely, B. H., &amp; Hageman, G. R. (1990). Differential cardiac sympathetic activity during acute myocardial ischemia. </w:t>
      </w:r>
      <w:r w:rsidRPr="009E1750">
        <w:rPr>
          <w:i/>
          <w:iCs/>
          <w:noProof/>
          <w:szCs w:val="24"/>
        </w:rPr>
        <w:t>The American Journal of Physiology</w:t>
      </w:r>
      <w:r w:rsidRPr="009E1750">
        <w:rPr>
          <w:noProof/>
          <w:szCs w:val="24"/>
        </w:rPr>
        <w:t xml:space="preserve">, </w:t>
      </w:r>
      <w:r w:rsidRPr="009E1750">
        <w:rPr>
          <w:i/>
          <w:iCs/>
          <w:noProof/>
          <w:szCs w:val="24"/>
        </w:rPr>
        <w:t>258</w:t>
      </w:r>
      <w:r w:rsidRPr="009E1750">
        <w:rPr>
          <w:noProof/>
          <w:szCs w:val="24"/>
        </w:rPr>
        <w:t>(5 Pt 2), H1534-41. https://doi.org/10.1152/ajpheart.1990.258.5.H1534</w:t>
      </w:r>
    </w:p>
    <w:p w14:paraId="68B7E86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9E1750">
        <w:rPr>
          <w:i/>
          <w:iCs/>
          <w:noProof/>
          <w:szCs w:val="24"/>
        </w:rPr>
        <w:t>Cell and Tissue Research</w:t>
      </w:r>
      <w:r w:rsidRPr="009E1750">
        <w:rPr>
          <w:noProof/>
          <w:szCs w:val="24"/>
        </w:rPr>
        <w:t xml:space="preserve">, </w:t>
      </w:r>
      <w:r w:rsidRPr="009E1750">
        <w:rPr>
          <w:i/>
          <w:iCs/>
          <w:noProof/>
          <w:szCs w:val="24"/>
        </w:rPr>
        <w:t>323</w:t>
      </w:r>
      <w:r w:rsidRPr="009E1750">
        <w:rPr>
          <w:noProof/>
          <w:szCs w:val="24"/>
        </w:rPr>
        <w:t>(2), 197–209. https://doi.org/10.1007/s00441-005-0074-3</w:t>
      </w:r>
    </w:p>
    <w:p w14:paraId="725BB8F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Pauza, D. H., Saburkina, I., Rysevaite, K., Inokaitis, H., Jokubauskas, M., Jalife, J., &amp; Pauziene, N. (2013). Neuroanatomy of the murine cardiac conduction system. </w:t>
      </w:r>
      <w:r w:rsidRPr="009E1750">
        <w:rPr>
          <w:i/>
          <w:iCs/>
          <w:noProof/>
          <w:szCs w:val="24"/>
        </w:rPr>
        <w:t>Autonomic Neuroscience</w:t>
      </w:r>
      <w:r w:rsidRPr="009E1750">
        <w:rPr>
          <w:noProof/>
          <w:szCs w:val="24"/>
        </w:rPr>
        <w:t xml:space="preserve">, </w:t>
      </w:r>
      <w:r w:rsidRPr="009E1750">
        <w:rPr>
          <w:i/>
          <w:iCs/>
          <w:noProof/>
          <w:szCs w:val="24"/>
        </w:rPr>
        <w:t>176</w:t>
      </w:r>
      <w:r w:rsidRPr="009E1750">
        <w:rPr>
          <w:noProof/>
          <w:szCs w:val="24"/>
        </w:rPr>
        <w:t>(1–2), 32–47. https://doi.org/10.1016/j.autneu.2013.01.006</w:t>
      </w:r>
    </w:p>
    <w:p w14:paraId="43D3DE1B"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Pauza, D. H., Skripka, V., Pauziene, N., &amp; Stropus, R. (2000). Morphology, distribution, and variability of the epicardiac neural ganglionated subplexuses in the human heart. </w:t>
      </w:r>
      <w:r w:rsidRPr="009E1750">
        <w:rPr>
          <w:i/>
          <w:iCs/>
          <w:noProof/>
          <w:szCs w:val="24"/>
        </w:rPr>
        <w:t>Anatomical Record</w:t>
      </w:r>
      <w:r w:rsidRPr="009E1750">
        <w:rPr>
          <w:noProof/>
          <w:szCs w:val="24"/>
        </w:rPr>
        <w:t xml:space="preserve">, </w:t>
      </w:r>
      <w:r w:rsidRPr="009E1750">
        <w:rPr>
          <w:i/>
          <w:iCs/>
          <w:noProof/>
          <w:szCs w:val="24"/>
        </w:rPr>
        <w:t>259</w:t>
      </w:r>
      <w:r w:rsidRPr="009E1750">
        <w:rPr>
          <w:noProof/>
          <w:szCs w:val="24"/>
        </w:rPr>
        <w:t>(4), 353–382. https://doi.org/10.1002/1097-0185(20000801)259:4&lt;353::AID-AR10&gt;3.0.CO;2-R</w:t>
      </w:r>
    </w:p>
    <w:p w14:paraId="31FC8DBF"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Pauziene, N., Alaburda, P., Rysevaite-Kyguoliene, K., Pauza, A. G., Inokaitis, H., Masaityte, A., … Pauza, D. H. (2016). Innervation of the rabbit cardiac ventricles. </w:t>
      </w:r>
      <w:r w:rsidRPr="009E1750">
        <w:rPr>
          <w:i/>
          <w:iCs/>
          <w:noProof/>
          <w:szCs w:val="24"/>
        </w:rPr>
        <w:t>Journal of Anatomy</w:t>
      </w:r>
      <w:r w:rsidRPr="009E1750">
        <w:rPr>
          <w:noProof/>
          <w:szCs w:val="24"/>
        </w:rPr>
        <w:t xml:space="preserve">, </w:t>
      </w:r>
      <w:r w:rsidRPr="009E1750">
        <w:rPr>
          <w:i/>
          <w:iCs/>
          <w:noProof/>
          <w:szCs w:val="24"/>
        </w:rPr>
        <w:t>228</w:t>
      </w:r>
      <w:r w:rsidRPr="009E1750">
        <w:rPr>
          <w:noProof/>
          <w:szCs w:val="24"/>
        </w:rPr>
        <w:t>(1), 26–46. https://doi.org/10.1111/joa.12400</w:t>
      </w:r>
    </w:p>
    <w:p w14:paraId="40D6AD5B"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Pierpont, G. L., DeMaster, E. G., Reynolds, S., Pederson, J., &amp; Cohn, J. N. (1985). Ventricular myocardial catecholamines in primates. </w:t>
      </w:r>
      <w:r w:rsidRPr="009E1750">
        <w:rPr>
          <w:i/>
          <w:iCs/>
          <w:noProof/>
          <w:szCs w:val="24"/>
        </w:rPr>
        <w:t>The Journal of Laboratory and Clinical Medicine</w:t>
      </w:r>
      <w:r w:rsidRPr="009E1750">
        <w:rPr>
          <w:noProof/>
          <w:szCs w:val="24"/>
        </w:rPr>
        <w:t xml:space="preserve">, </w:t>
      </w:r>
      <w:r w:rsidRPr="009E1750">
        <w:rPr>
          <w:i/>
          <w:iCs/>
          <w:noProof/>
          <w:szCs w:val="24"/>
        </w:rPr>
        <w:t>106</w:t>
      </w:r>
      <w:r w:rsidRPr="009E1750">
        <w:rPr>
          <w:noProof/>
          <w:szCs w:val="24"/>
        </w:rPr>
        <w:t>(2), 205–210. Retrieved from http://www.ncbi.nlm.nih.gov/pubmed/4020248</w:t>
      </w:r>
    </w:p>
    <w:p w14:paraId="06C55527"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Rahe, R. H., Bennett, L., Romo, M., Siltanen, P., &amp; Arthur, R. J. (1973). Subjects’ recent life changes and coronary heart disease in Finland. </w:t>
      </w:r>
      <w:r w:rsidRPr="009E1750">
        <w:rPr>
          <w:i/>
          <w:iCs/>
          <w:noProof/>
          <w:szCs w:val="24"/>
        </w:rPr>
        <w:t>American Journal of Psychiatry</w:t>
      </w:r>
      <w:r w:rsidRPr="009E1750">
        <w:rPr>
          <w:noProof/>
          <w:szCs w:val="24"/>
        </w:rPr>
        <w:t xml:space="preserve">, </w:t>
      </w:r>
      <w:r w:rsidRPr="009E1750">
        <w:rPr>
          <w:i/>
          <w:iCs/>
          <w:noProof/>
          <w:szCs w:val="24"/>
        </w:rPr>
        <w:t>130</w:t>
      </w:r>
      <w:r w:rsidRPr="009E1750">
        <w:rPr>
          <w:noProof/>
          <w:szCs w:val="24"/>
        </w:rPr>
        <w:t>(11), 1222–1226. https://doi.org/10.1176/ajp.130.11.1222</w:t>
      </w:r>
    </w:p>
    <w:p w14:paraId="5B606B8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Rosano, G. M. C., Tousoulis, D., McFadden, E., Clarke, J., Davies, G. J., &amp; Kaski, J. C. (2017). Effects of neuropeptide Y on coronary artery vasomotion in patients with microvascular angina. </w:t>
      </w:r>
      <w:r w:rsidRPr="009E1750">
        <w:rPr>
          <w:i/>
          <w:iCs/>
          <w:noProof/>
          <w:szCs w:val="24"/>
        </w:rPr>
        <w:t>International Journal of Cardiology</w:t>
      </w:r>
      <w:r w:rsidRPr="009E1750">
        <w:rPr>
          <w:noProof/>
          <w:szCs w:val="24"/>
        </w:rPr>
        <w:t xml:space="preserve">, </w:t>
      </w:r>
      <w:r w:rsidRPr="009E1750">
        <w:rPr>
          <w:i/>
          <w:iCs/>
          <w:noProof/>
          <w:szCs w:val="24"/>
        </w:rPr>
        <w:t>238</w:t>
      </w:r>
      <w:r w:rsidRPr="009E1750">
        <w:rPr>
          <w:noProof/>
          <w:szCs w:val="24"/>
        </w:rPr>
        <w:t>, 123–127. https://doi.org/10.1016/j.ijcard.2017.03.024</w:t>
      </w:r>
    </w:p>
    <w:p w14:paraId="1D09A98E"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chwartz, P. J., Verrier, R. L., &amp; Lown, B. (1977). Effect of stellectomy and vagotomy on ventricular refractoriness in dogs. </w:t>
      </w:r>
      <w:r w:rsidRPr="009E1750">
        <w:rPr>
          <w:i/>
          <w:iCs/>
          <w:noProof/>
          <w:szCs w:val="24"/>
        </w:rPr>
        <w:t>Circulation Research</w:t>
      </w:r>
      <w:r w:rsidRPr="009E1750">
        <w:rPr>
          <w:noProof/>
          <w:szCs w:val="24"/>
        </w:rPr>
        <w:t xml:space="preserve">, </w:t>
      </w:r>
      <w:r w:rsidRPr="009E1750">
        <w:rPr>
          <w:i/>
          <w:iCs/>
          <w:noProof/>
          <w:szCs w:val="24"/>
        </w:rPr>
        <w:t>40</w:t>
      </w:r>
      <w:r w:rsidRPr="009E1750">
        <w:rPr>
          <w:noProof/>
          <w:szCs w:val="24"/>
        </w:rPr>
        <w:t>(6), 536–540. https://doi.org/10.1161/01.RES.40.6.536</w:t>
      </w:r>
    </w:p>
    <w:p w14:paraId="16BA7711"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chwartz, Peter J, De Ferrari, G. M., &amp; Pugliese, L. (2017). Cardiac sympathetic denervation 100 years later: Jonnesco would have never believed it. </w:t>
      </w:r>
      <w:r w:rsidRPr="009E1750">
        <w:rPr>
          <w:i/>
          <w:iCs/>
          <w:noProof/>
          <w:szCs w:val="24"/>
        </w:rPr>
        <w:t>International Journal of Cardiology</w:t>
      </w:r>
      <w:r w:rsidRPr="009E1750">
        <w:rPr>
          <w:noProof/>
          <w:szCs w:val="24"/>
        </w:rPr>
        <w:t xml:space="preserve">, </w:t>
      </w:r>
      <w:r w:rsidRPr="009E1750">
        <w:rPr>
          <w:i/>
          <w:iCs/>
          <w:noProof/>
          <w:szCs w:val="24"/>
        </w:rPr>
        <w:t>237</w:t>
      </w:r>
      <w:r w:rsidRPr="009E1750">
        <w:rPr>
          <w:noProof/>
          <w:szCs w:val="24"/>
        </w:rPr>
        <w:t>, 25–28. https://doi.org/10.1016/j.ijcard.2017.03.020</w:t>
      </w:r>
    </w:p>
    <w:p w14:paraId="0A768FC9"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han, J., Kushnir, A., Betzenhauser, M. J., Reiken, S., Li, J., Lehnart, S. E., … Marks, A. R. (2010). Phosphorylation of the ryanodine receptor mediates the cardiac fight or flight response in mice. </w:t>
      </w:r>
      <w:r w:rsidRPr="009E1750">
        <w:rPr>
          <w:i/>
          <w:iCs/>
          <w:noProof/>
          <w:szCs w:val="24"/>
        </w:rPr>
        <w:t>Journal of Clinical Investigation</w:t>
      </w:r>
      <w:r w:rsidRPr="009E1750">
        <w:rPr>
          <w:noProof/>
          <w:szCs w:val="24"/>
        </w:rPr>
        <w:t xml:space="preserve">, </w:t>
      </w:r>
      <w:r w:rsidRPr="009E1750">
        <w:rPr>
          <w:i/>
          <w:iCs/>
          <w:noProof/>
          <w:szCs w:val="24"/>
        </w:rPr>
        <w:t>120</w:t>
      </w:r>
      <w:r w:rsidRPr="009E1750">
        <w:rPr>
          <w:noProof/>
          <w:szCs w:val="24"/>
        </w:rPr>
        <w:t>(12), 4388–4398. https://doi.org/10.1172/JCI32726</w:t>
      </w:r>
    </w:p>
    <w:p w14:paraId="0176C5E0"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hcherbakova, O. G., Hurt, C. M., Xiang, Y., Dell’Acqua, M. L., Zhang, Q., Tsien, R. W., &amp; Kobilka, B. K. (2007). Organization of β-adrenoceptor signaling compartments by sympathetic innervation of cardiac myocytes. </w:t>
      </w:r>
      <w:r w:rsidRPr="009E1750">
        <w:rPr>
          <w:i/>
          <w:iCs/>
          <w:noProof/>
          <w:szCs w:val="24"/>
        </w:rPr>
        <w:t>Journal of Cell Biology</w:t>
      </w:r>
      <w:r w:rsidRPr="009E1750">
        <w:rPr>
          <w:noProof/>
          <w:szCs w:val="24"/>
        </w:rPr>
        <w:t xml:space="preserve">, </w:t>
      </w:r>
      <w:r w:rsidRPr="009E1750">
        <w:rPr>
          <w:i/>
          <w:iCs/>
          <w:noProof/>
          <w:szCs w:val="24"/>
        </w:rPr>
        <w:t>176</w:t>
      </w:r>
      <w:r w:rsidRPr="009E1750">
        <w:rPr>
          <w:noProof/>
          <w:szCs w:val="24"/>
        </w:rPr>
        <w:t>(4), 521–533. https://doi.org/10.1083/jcb.200604167</w:t>
      </w:r>
    </w:p>
    <w:p w14:paraId="4491CA29"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himizu, W., &amp; Antzelevitch, C. (1998). Cellular basis for the ECG features of the LQT1 form of the long-QT syndrome: effects of beta-adrenergic agonists and antagonists and sodium channel blockers on transmural dispersion of repolarization and torsade de pointes. </w:t>
      </w:r>
      <w:r w:rsidRPr="009E1750">
        <w:rPr>
          <w:i/>
          <w:iCs/>
          <w:noProof/>
          <w:szCs w:val="24"/>
        </w:rPr>
        <w:t>Circulation</w:t>
      </w:r>
      <w:r w:rsidRPr="009E1750">
        <w:rPr>
          <w:noProof/>
          <w:szCs w:val="24"/>
        </w:rPr>
        <w:t xml:space="preserve">, </w:t>
      </w:r>
      <w:r w:rsidRPr="009E1750">
        <w:rPr>
          <w:i/>
          <w:iCs/>
          <w:noProof/>
          <w:szCs w:val="24"/>
        </w:rPr>
        <w:t>98</w:t>
      </w:r>
      <w:r w:rsidRPr="009E1750">
        <w:rPr>
          <w:noProof/>
          <w:szCs w:val="24"/>
        </w:rPr>
        <w:t>(21), 2314–2322. Retrieved from http://www.ncbi.nlm.nih.gov/pubmed/9826320</w:t>
      </w:r>
    </w:p>
    <w:p w14:paraId="2805720C"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ingh, S., Sayers, S., Walter, J. S., Thomas, D., Dieter, R. S., Nee, L. M., &amp; Wurster, R. D. (2013). Hypertrophy of neurons within cardiac ganglia in human, canine, and rat heart failure: the potential role of nerve growth factor. </w:t>
      </w:r>
      <w:r w:rsidRPr="009E1750">
        <w:rPr>
          <w:i/>
          <w:iCs/>
          <w:noProof/>
          <w:szCs w:val="24"/>
        </w:rPr>
        <w:t>Journal of the American Heart Association</w:t>
      </w:r>
      <w:r w:rsidRPr="009E1750">
        <w:rPr>
          <w:noProof/>
          <w:szCs w:val="24"/>
        </w:rPr>
        <w:t xml:space="preserve">, </w:t>
      </w:r>
      <w:r w:rsidRPr="009E1750">
        <w:rPr>
          <w:i/>
          <w:iCs/>
          <w:noProof/>
          <w:szCs w:val="24"/>
        </w:rPr>
        <w:t>2</w:t>
      </w:r>
      <w:r w:rsidRPr="009E1750">
        <w:rPr>
          <w:noProof/>
          <w:szCs w:val="24"/>
        </w:rPr>
        <w:t>(4). https://doi.org/10.1161/JAHA.113.000210</w:t>
      </w:r>
    </w:p>
    <w:p w14:paraId="73F4EB8E"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Stramba-Badiale, M., Vanoli, E., De Ferrari, G. M., Cerati, D., Foreman, R. D., &amp; Schwartz, P. J. (1991). Sympathetic-parasympathetic interaction and accentuated antagonism in conscious dogs. </w:t>
      </w:r>
      <w:r w:rsidRPr="009E1750">
        <w:rPr>
          <w:i/>
          <w:iCs/>
          <w:noProof/>
          <w:szCs w:val="24"/>
        </w:rPr>
        <w:t>American Journal of Physiology-Heart and Circulatory Physiology</w:t>
      </w:r>
      <w:r w:rsidRPr="009E1750">
        <w:rPr>
          <w:noProof/>
          <w:szCs w:val="24"/>
        </w:rPr>
        <w:t xml:space="preserve">, </w:t>
      </w:r>
      <w:r w:rsidRPr="009E1750">
        <w:rPr>
          <w:i/>
          <w:iCs/>
          <w:noProof/>
          <w:szCs w:val="24"/>
        </w:rPr>
        <w:t>260</w:t>
      </w:r>
      <w:r w:rsidRPr="009E1750">
        <w:rPr>
          <w:noProof/>
          <w:szCs w:val="24"/>
        </w:rPr>
        <w:t>(2), H335–H340. https://doi.org/10.1152/ajpheart.1991.260.2.H335</w:t>
      </w:r>
    </w:p>
    <w:p w14:paraId="15FDA571"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Vaseghi, M., Zhou, W., Shi, J., Ajijola, O. A., Hadaya, J., Shivkumar, K., &amp; Mahajan, A. (2012). Sympathetic innervation of the anterior left ventricular wall by the right and left stellate ganglia. </w:t>
      </w:r>
      <w:r w:rsidRPr="009E1750">
        <w:rPr>
          <w:i/>
          <w:iCs/>
          <w:noProof/>
          <w:szCs w:val="24"/>
        </w:rPr>
        <w:t>Heart Rhythm</w:t>
      </w:r>
      <w:r w:rsidRPr="009E1750">
        <w:rPr>
          <w:noProof/>
          <w:szCs w:val="24"/>
        </w:rPr>
        <w:t xml:space="preserve">, </w:t>
      </w:r>
      <w:r w:rsidRPr="009E1750">
        <w:rPr>
          <w:i/>
          <w:iCs/>
          <w:noProof/>
          <w:szCs w:val="24"/>
        </w:rPr>
        <w:t>9</w:t>
      </w:r>
      <w:r w:rsidRPr="009E1750">
        <w:rPr>
          <w:noProof/>
          <w:szCs w:val="24"/>
        </w:rPr>
        <w:t>(8), 1303–1309. https://doi.org/10.1016/j.hrthm.2012.03.052</w:t>
      </w:r>
    </w:p>
    <w:p w14:paraId="3EC0A775"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Walker, J. L., Thames, M. D., Abboud, F. M., Mark, A. L., &amp; Kloppenstein, H. S. (1978). Preferential distribution of inhibitory cardiac receptors in the left ventricle of the dog. </w:t>
      </w:r>
      <w:r w:rsidRPr="009E1750">
        <w:rPr>
          <w:i/>
          <w:iCs/>
          <w:noProof/>
          <w:szCs w:val="24"/>
        </w:rPr>
        <w:t>American Journal of Physiology</w:t>
      </w:r>
      <w:r w:rsidRPr="009E1750">
        <w:rPr>
          <w:noProof/>
          <w:szCs w:val="24"/>
        </w:rPr>
        <w:t xml:space="preserve">, </w:t>
      </w:r>
      <w:r w:rsidRPr="009E1750">
        <w:rPr>
          <w:i/>
          <w:iCs/>
          <w:noProof/>
          <w:szCs w:val="24"/>
        </w:rPr>
        <w:t>235</w:t>
      </w:r>
      <w:r w:rsidRPr="009E1750">
        <w:rPr>
          <w:noProof/>
          <w:szCs w:val="24"/>
        </w:rPr>
        <w:t>(2), H188–H192. https://doi.org/10.1152/ajpheart.1978.235.2.H188</w:t>
      </w:r>
    </w:p>
    <w:p w14:paraId="7FE51150"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Wang, H. J., Rozanski, G. J., &amp; Zucker, I. H. (2017). Cardiac sympathetic afferent reflex control of cardiac function in normal and chronic heart failure states. </w:t>
      </w:r>
      <w:r w:rsidRPr="009E1750">
        <w:rPr>
          <w:i/>
          <w:iCs/>
          <w:noProof/>
          <w:szCs w:val="24"/>
        </w:rPr>
        <w:t>Journal of Physiology</w:t>
      </w:r>
      <w:r w:rsidRPr="009E1750">
        <w:rPr>
          <w:noProof/>
          <w:szCs w:val="24"/>
        </w:rPr>
        <w:t xml:space="preserve">, </w:t>
      </w:r>
      <w:r w:rsidRPr="009E1750">
        <w:rPr>
          <w:i/>
          <w:iCs/>
          <w:noProof/>
          <w:szCs w:val="24"/>
        </w:rPr>
        <w:t>595</w:t>
      </w:r>
      <w:r w:rsidRPr="009E1750">
        <w:rPr>
          <w:noProof/>
          <w:szCs w:val="24"/>
        </w:rPr>
        <w:t>(8), 2519–2534. https://doi.org/10.1113/JP273764</w:t>
      </w:r>
    </w:p>
    <w:p w14:paraId="11D613CA" w14:textId="77777777" w:rsidR="009E1750" w:rsidRPr="009E1750" w:rsidRDefault="009E1750" w:rsidP="009E1750">
      <w:pPr>
        <w:widowControl w:val="0"/>
        <w:autoSpaceDE w:val="0"/>
        <w:autoSpaceDN w:val="0"/>
        <w:adjustRightInd w:val="0"/>
        <w:ind w:left="480" w:hanging="480"/>
        <w:rPr>
          <w:noProof/>
          <w:szCs w:val="24"/>
        </w:rPr>
      </w:pPr>
      <w:r w:rsidRPr="009E1750">
        <w:rPr>
          <w:noProof/>
          <w:szCs w:val="24"/>
        </w:rPr>
        <w:t xml:space="preserve">Zaglia, T., Milan, G., Franzoso, M., Bertaggia, E., Pianca, N., Piasentini, E., … Mongillo, M. (2013). Cardiac sympathetic neurons provide trophic signal to the heart via β2-adrenoceptor-dependent regulation of proteolysis. </w:t>
      </w:r>
      <w:r w:rsidRPr="009E1750">
        <w:rPr>
          <w:i/>
          <w:iCs/>
          <w:noProof/>
          <w:szCs w:val="24"/>
        </w:rPr>
        <w:t>Cardiovascular Research</w:t>
      </w:r>
      <w:r w:rsidRPr="009E1750">
        <w:rPr>
          <w:noProof/>
          <w:szCs w:val="24"/>
        </w:rPr>
        <w:t xml:space="preserve">, </w:t>
      </w:r>
      <w:r w:rsidRPr="009E1750">
        <w:rPr>
          <w:i/>
          <w:iCs/>
          <w:noProof/>
          <w:szCs w:val="24"/>
        </w:rPr>
        <w:t>97</w:t>
      </w:r>
      <w:r w:rsidRPr="009E1750">
        <w:rPr>
          <w:noProof/>
          <w:szCs w:val="24"/>
        </w:rPr>
        <w:t>(2), 240–250. https://doi.org/10.1093/cvr/cvs320</w:t>
      </w:r>
    </w:p>
    <w:p w14:paraId="5CC1EB3F" w14:textId="77777777" w:rsidR="009E1750" w:rsidRPr="009E1750" w:rsidRDefault="009E1750" w:rsidP="009E1750">
      <w:pPr>
        <w:widowControl w:val="0"/>
        <w:autoSpaceDE w:val="0"/>
        <w:autoSpaceDN w:val="0"/>
        <w:adjustRightInd w:val="0"/>
        <w:ind w:left="480" w:hanging="480"/>
        <w:rPr>
          <w:noProof/>
        </w:rPr>
      </w:pPr>
      <w:r w:rsidRPr="009E1750">
        <w:rPr>
          <w:noProof/>
          <w:szCs w:val="24"/>
        </w:rPr>
        <w:t xml:space="preserve">Zipes, D. P. (1990). Influence of myocardial ischemia and infarction on autonomic innervation of heart. </w:t>
      </w:r>
      <w:r w:rsidRPr="009E1750">
        <w:rPr>
          <w:i/>
          <w:iCs/>
          <w:noProof/>
          <w:szCs w:val="24"/>
        </w:rPr>
        <w:t>Circulation</w:t>
      </w:r>
      <w:r w:rsidRPr="009E1750">
        <w:rPr>
          <w:noProof/>
          <w:szCs w:val="24"/>
        </w:rPr>
        <w:t xml:space="preserve">, </w:t>
      </w:r>
      <w:r w:rsidRPr="009E1750">
        <w:rPr>
          <w:i/>
          <w:iCs/>
          <w:noProof/>
          <w:szCs w:val="24"/>
        </w:rPr>
        <w:t>82</w:t>
      </w:r>
      <w:r w:rsidRPr="009E1750">
        <w:rPr>
          <w:noProof/>
          <w:szCs w:val="24"/>
        </w:rPr>
        <w:t>(4), 1095–1105. https://doi.org/10.1161/01.CIR.82.4.1095</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B4D28"/>
    <w:rsid w:val="000C02FE"/>
    <w:rsid w:val="000D6589"/>
    <w:rsid w:val="00107F20"/>
    <w:rsid w:val="0011128A"/>
    <w:rsid w:val="001162B2"/>
    <w:rsid w:val="00160BCA"/>
    <w:rsid w:val="001633F4"/>
    <w:rsid w:val="00171562"/>
    <w:rsid w:val="00177644"/>
    <w:rsid w:val="00193195"/>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2FF"/>
    <w:rsid w:val="00312CDA"/>
    <w:rsid w:val="00336C37"/>
    <w:rsid w:val="00337311"/>
    <w:rsid w:val="00347076"/>
    <w:rsid w:val="00357E51"/>
    <w:rsid w:val="00362827"/>
    <w:rsid w:val="003830C7"/>
    <w:rsid w:val="00386AC2"/>
    <w:rsid w:val="00391B4F"/>
    <w:rsid w:val="003A0BED"/>
    <w:rsid w:val="003B4894"/>
    <w:rsid w:val="003C3839"/>
    <w:rsid w:val="003C44B5"/>
    <w:rsid w:val="003C77E3"/>
    <w:rsid w:val="003F14CE"/>
    <w:rsid w:val="00402F6E"/>
    <w:rsid w:val="004158C0"/>
    <w:rsid w:val="004333AA"/>
    <w:rsid w:val="00446BDE"/>
    <w:rsid w:val="00467E99"/>
    <w:rsid w:val="00481EDE"/>
    <w:rsid w:val="00497153"/>
    <w:rsid w:val="004A2ED3"/>
    <w:rsid w:val="004A4FB3"/>
    <w:rsid w:val="004D3EE0"/>
    <w:rsid w:val="00515699"/>
    <w:rsid w:val="00517CA7"/>
    <w:rsid w:val="00521CD0"/>
    <w:rsid w:val="00532831"/>
    <w:rsid w:val="0053518E"/>
    <w:rsid w:val="005523B2"/>
    <w:rsid w:val="00567A83"/>
    <w:rsid w:val="005710EB"/>
    <w:rsid w:val="005819D8"/>
    <w:rsid w:val="005A0D4F"/>
    <w:rsid w:val="005A0EDF"/>
    <w:rsid w:val="005B7AA2"/>
    <w:rsid w:val="005D0AB6"/>
    <w:rsid w:val="005D0FB8"/>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55F9"/>
    <w:rsid w:val="007E5D7E"/>
    <w:rsid w:val="007F1FE3"/>
    <w:rsid w:val="008045CE"/>
    <w:rsid w:val="0080508B"/>
    <w:rsid w:val="00813A0A"/>
    <w:rsid w:val="00820B67"/>
    <w:rsid w:val="0083725B"/>
    <w:rsid w:val="0083747E"/>
    <w:rsid w:val="0084250A"/>
    <w:rsid w:val="00856E9A"/>
    <w:rsid w:val="00865447"/>
    <w:rsid w:val="00866227"/>
    <w:rsid w:val="008707AA"/>
    <w:rsid w:val="00876D34"/>
    <w:rsid w:val="00881F62"/>
    <w:rsid w:val="0088478B"/>
    <w:rsid w:val="008868ED"/>
    <w:rsid w:val="00891D69"/>
    <w:rsid w:val="008A4824"/>
    <w:rsid w:val="008A4FC2"/>
    <w:rsid w:val="008A52E8"/>
    <w:rsid w:val="008B14B6"/>
    <w:rsid w:val="008B33A9"/>
    <w:rsid w:val="008D2CB5"/>
    <w:rsid w:val="008D4675"/>
    <w:rsid w:val="0091256A"/>
    <w:rsid w:val="00916368"/>
    <w:rsid w:val="00916DD2"/>
    <w:rsid w:val="009536AA"/>
    <w:rsid w:val="009544B9"/>
    <w:rsid w:val="009626B3"/>
    <w:rsid w:val="00963AF2"/>
    <w:rsid w:val="0098746E"/>
    <w:rsid w:val="009A3302"/>
    <w:rsid w:val="009A77FA"/>
    <w:rsid w:val="009B72E0"/>
    <w:rsid w:val="009E1750"/>
    <w:rsid w:val="009E5B8D"/>
    <w:rsid w:val="00A01F8D"/>
    <w:rsid w:val="00A1008B"/>
    <w:rsid w:val="00A4025D"/>
    <w:rsid w:val="00A436D3"/>
    <w:rsid w:val="00A4771D"/>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0166"/>
    <w:rsid w:val="00C216E0"/>
    <w:rsid w:val="00C25B91"/>
    <w:rsid w:val="00C27C06"/>
    <w:rsid w:val="00C3089B"/>
    <w:rsid w:val="00C3208B"/>
    <w:rsid w:val="00C373D5"/>
    <w:rsid w:val="00C52692"/>
    <w:rsid w:val="00C52C8A"/>
    <w:rsid w:val="00C56E68"/>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594A"/>
    <w:rsid w:val="00DC2E69"/>
    <w:rsid w:val="00DC3843"/>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445EE"/>
    <w:rsid w:val="00F6390E"/>
    <w:rsid w:val="00F72AAE"/>
    <w:rsid w:val="00F80139"/>
    <w:rsid w:val="00F85654"/>
    <w:rsid w:val="00F86DE4"/>
    <w:rsid w:val="00F94EBD"/>
    <w:rsid w:val="00F9586A"/>
    <w:rsid w:val="00FB1D07"/>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DFB7A-582D-4895-8531-5F9655E35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1</Pages>
  <Words>36162</Words>
  <Characters>206125</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cp:lastModifiedBy>
  <cp:revision>20</cp:revision>
  <dcterms:created xsi:type="dcterms:W3CDTF">2019-06-10T16:59:00Z</dcterms:created>
  <dcterms:modified xsi:type="dcterms:W3CDTF">2019-08-01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